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b/>
          <w:sz w:val="28"/>
          <w:szCs w:val="28"/>
        </w:rPr>
        <w:id w:val="138392846"/>
        <w:docPartObj>
          <w:docPartGallery w:val="Cover Pages"/>
          <w:docPartUnique/>
        </w:docPartObj>
      </w:sdtPr>
      <w:sdtEndPr/>
      <w:sdtContent>
        <w:p w14:paraId="5F0393EB" w14:textId="24CDBEDE" w:rsidR="00D05AF4" w:rsidRPr="00D858F6" w:rsidRDefault="00D05AF4">
          <w:pPr>
            <w:widowControl/>
            <w:jc w:val="left"/>
            <w:rPr>
              <w:b/>
              <w:sz w:val="28"/>
              <w:szCs w:val="28"/>
            </w:rPr>
          </w:pPr>
          <w:r w:rsidRPr="00D858F6">
            <w:rPr>
              <w:b/>
              <w:noProof/>
              <w:sz w:val="28"/>
              <w:szCs w:val="28"/>
            </w:rPr>
            <mc:AlternateContent>
              <mc:Choice Requires="wps">
                <w:drawing>
                  <wp:anchor distT="0" distB="0" distL="114300" distR="114300" simplePos="0" relativeHeight="251659264" behindDoc="0" locked="0" layoutInCell="1" allowOverlap="1" wp14:anchorId="2061D076" wp14:editId="4B97C7D1">
                    <wp:simplePos x="0" y="0"/>
                    <wp:positionH relativeFrom="page">
                      <wp:align>center</wp:align>
                    </wp:positionH>
                    <wp:positionV relativeFrom="page">
                      <wp:align>center</wp:align>
                    </wp:positionV>
                    <wp:extent cx="1712890" cy="3840480"/>
                    <wp:effectExtent l="0" t="0" r="1270" b="0"/>
                    <wp:wrapNone/>
                    <wp:docPr id="138" name="文本框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48"/>
                                  <w:gridCol w:w="5444"/>
                                </w:tblGrid>
                                <w:tr w:rsidR="00AD6F8A" w14:paraId="2A2C5B5C" w14:textId="77777777">
                                  <w:trPr>
                                    <w:jc w:val="center"/>
                                  </w:trPr>
                                  <w:tc>
                                    <w:tcPr>
                                      <w:tcW w:w="2568" w:type="pct"/>
                                      <w:vAlign w:val="center"/>
                                    </w:tcPr>
                                    <w:p w14:paraId="0CB36FC3" w14:textId="77777777" w:rsidR="00AD6F8A" w:rsidRDefault="00AD6F8A">
                                      <w:pPr>
                                        <w:jc w:val="right"/>
                                      </w:pPr>
                                      <w:r>
                                        <w:rPr>
                                          <w:noProof/>
                                        </w:rPr>
                                        <w:drawing>
                                          <wp:inline distT="0" distB="0" distL="0" distR="0" wp14:anchorId="186CBDFC" wp14:editId="1EC11F6D">
                                            <wp:extent cx="3065006" cy="3831336"/>
                                            <wp:effectExtent l="0" t="0" r="2540" b="0"/>
                                            <wp:docPr id="139" name="图片 139" descr="弯道和树的图片" title="道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5006" cy="3831336"/>
                                                    </a:xfrm>
                                                    <a:prstGeom prst="rect">
                                                      <a:avLst/>
                                                    </a:prstGeom>
                                                  </pic:spPr>
                                                </pic:pic>
                                              </a:graphicData>
                                            </a:graphic>
                                          </wp:inline>
                                        </w:drawing>
                                      </w:r>
                                    </w:p>
                                    <w:sdt>
                                      <w:sdtPr>
                                        <w:rPr>
                                          <w:b/>
                                          <w:sz w:val="28"/>
                                          <w:szCs w:val="28"/>
                                        </w:rPr>
                                        <w:alias w:val="标题"/>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AD33965" w14:textId="25487FFC" w:rsidR="00AD6F8A" w:rsidRDefault="00AD6F8A">
                                          <w:pPr>
                                            <w:pStyle w:val="af3"/>
                                            <w:spacing w:line="312" w:lineRule="auto"/>
                                            <w:jc w:val="right"/>
                                            <w:rPr>
                                              <w:caps/>
                                              <w:color w:val="191919" w:themeColor="text1" w:themeTint="E6"/>
                                              <w:sz w:val="72"/>
                                              <w:szCs w:val="72"/>
                                            </w:rPr>
                                          </w:pPr>
                                          <w:r>
                                            <w:rPr>
                                              <w:b/>
                                              <w:sz w:val="28"/>
                                              <w:szCs w:val="28"/>
                                            </w:rPr>
                                            <w:t>Major Report on Mobile Application</w:t>
                                          </w:r>
                                          <w:r w:rsidRPr="00D05AF4">
                                            <w:rPr>
                                              <w:b/>
                                              <w:sz w:val="28"/>
                                              <w:szCs w:val="28"/>
                                            </w:rPr>
                                            <w:t xml:space="preserve"> to Direct People to Appropriate Medical Care</w:t>
                                          </w:r>
                                        </w:p>
                                      </w:sdtContent>
                                    </w:sdt>
                                    <w:p w14:paraId="744DC250" w14:textId="2BB91864" w:rsidR="00AD6F8A" w:rsidRDefault="00AD6F8A" w:rsidP="00A7168C">
                                      <w:pPr>
                                        <w:jc w:val="right"/>
                                        <w:rPr>
                                          <w:sz w:val="24"/>
                                        </w:rPr>
                                      </w:pPr>
                                    </w:p>
                                  </w:tc>
                                  <w:tc>
                                    <w:tcPr>
                                      <w:tcW w:w="2432" w:type="pct"/>
                                      <w:vAlign w:val="center"/>
                                    </w:tcPr>
                                    <w:p w14:paraId="6624631B" w14:textId="4A2EAC69" w:rsidR="00AD6F8A" w:rsidRDefault="00AD6F8A">
                                      <w:pPr>
                                        <w:pStyle w:val="af3"/>
                                        <w:rPr>
                                          <w:caps/>
                                          <w:color w:val="ED7D31" w:themeColor="accent2"/>
                                          <w:sz w:val="26"/>
                                          <w:szCs w:val="26"/>
                                        </w:rPr>
                                      </w:pPr>
                                    </w:p>
                                    <w:p w14:paraId="5D10B2AE" w14:textId="337CC57F" w:rsidR="00AD6F8A" w:rsidRDefault="00AD6F8A">
                                      <w:pPr>
                                        <w:pStyle w:val="af3"/>
                                        <w:rPr>
                                          <w:caps/>
                                          <w:color w:val="ED7D31" w:themeColor="accent2"/>
                                          <w:sz w:val="26"/>
                                          <w:szCs w:val="26"/>
                                        </w:rPr>
                                      </w:pPr>
                                    </w:p>
                                    <w:p w14:paraId="13283E5D" w14:textId="4840AF94" w:rsidR="00AD6F8A" w:rsidRDefault="00AD6F8A" w:rsidP="00A7168C">
                                      <w:pPr>
                                        <w:jc w:val="left"/>
                                        <w:rPr>
                                          <w:color w:val="000000" w:themeColor="text1"/>
                                          <w:sz w:val="24"/>
                                        </w:rPr>
                                      </w:pPr>
                                      <w:r>
                                        <w:rPr>
                                          <w:rFonts w:hint="eastAsia"/>
                                          <w:color w:val="000000" w:themeColor="text1"/>
                                          <w:sz w:val="24"/>
                                        </w:rPr>
                                        <w:t>S</w:t>
                                      </w:r>
                                      <w:r>
                                        <w:rPr>
                                          <w:color w:val="000000" w:themeColor="text1"/>
                                          <w:sz w:val="24"/>
                                        </w:rPr>
                                        <w:t>am Yan, 886958</w:t>
                                      </w:r>
                                    </w:p>
                                    <w:p w14:paraId="749C9475" w14:textId="49863771" w:rsidR="00AD6F8A" w:rsidRDefault="00AD6F8A" w:rsidP="00A7168C">
                                      <w:pPr>
                                        <w:jc w:val="left"/>
                                        <w:rPr>
                                          <w:color w:val="000000" w:themeColor="text1"/>
                                          <w:sz w:val="24"/>
                                        </w:rPr>
                                      </w:pPr>
                                      <w:r>
                                        <w:rPr>
                                          <w:color w:val="000000" w:themeColor="text1"/>
                                          <w:sz w:val="24"/>
                                        </w:rPr>
                                        <w:t>e-Health Department</w:t>
                                      </w:r>
                                    </w:p>
                                    <w:p w14:paraId="423155D2" w14:textId="4839C076" w:rsidR="00AD6F8A" w:rsidRDefault="00AD6F8A" w:rsidP="00A7168C">
                                      <w:pPr>
                                        <w:jc w:val="left"/>
                                        <w:rPr>
                                          <w:color w:val="000000" w:themeColor="text1"/>
                                          <w:sz w:val="24"/>
                                        </w:rPr>
                                      </w:pPr>
                                      <w:r>
                                        <w:rPr>
                                          <w:color w:val="000000" w:themeColor="text1"/>
                                          <w:sz w:val="24"/>
                                        </w:rPr>
                                        <w:t>University of Melbourne</w:t>
                                      </w:r>
                                    </w:p>
                                    <w:p w14:paraId="6A994974" w14:textId="182B3182" w:rsidR="00AD6F8A" w:rsidRDefault="009F4F45" w:rsidP="00A7168C">
                                      <w:pPr>
                                        <w:jc w:val="left"/>
                                        <w:rPr>
                                          <w:color w:val="000000" w:themeColor="text1"/>
                                          <w:sz w:val="24"/>
                                        </w:rPr>
                                      </w:pPr>
                                      <w:hyperlink r:id="rId10" w:history="1">
                                        <w:r w:rsidR="00AD6F8A" w:rsidRPr="00B95792">
                                          <w:rPr>
                                            <w:rStyle w:val="af0"/>
                                            <w:sz w:val="24"/>
                                          </w:rPr>
                                          <w:t>jiangyuey@student.unimelb.edu.au</w:t>
                                        </w:r>
                                      </w:hyperlink>
                                    </w:p>
                                    <w:p w14:paraId="4A255963" w14:textId="71A08BA9" w:rsidR="00AD6F8A" w:rsidRDefault="00AD6F8A" w:rsidP="00A7168C">
                                      <w:pPr>
                                        <w:jc w:val="left"/>
                                        <w:rPr>
                                          <w:color w:val="000000" w:themeColor="text1"/>
                                          <w:sz w:val="24"/>
                                        </w:rPr>
                                      </w:pPr>
                                    </w:p>
                                    <w:p w14:paraId="371AC5EF" w14:textId="77777777" w:rsidR="00AD6F8A" w:rsidRPr="00A7168C" w:rsidRDefault="00AD6F8A" w:rsidP="00A7168C">
                                      <w:pPr>
                                        <w:jc w:val="left"/>
                                        <w:rPr>
                                          <w:color w:val="000000" w:themeColor="text1"/>
                                          <w:sz w:val="24"/>
                                        </w:rPr>
                                      </w:pPr>
                                    </w:p>
                                    <w:p w14:paraId="34793D2B" w14:textId="3FD82210" w:rsidR="00AD6F8A" w:rsidRDefault="00AD6F8A" w:rsidP="00A7168C">
                                      <w:pPr>
                                        <w:pStyle w:val="af3"/>
                                      </w:pPr>
                                    </w:p>
                                  </w:tc>
                                </w:tr>
                              </w:tbl>
                              <w:p w14:paraId="02B9AFDE" w14:textId="77777777" w:rsidR="00AD6F8A" w:rsidRDefault="00AD6F8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2061D076" id="_x0000_t202" coordsize="21600,21600" o:spt="202" path="m,l,21600r21600,l21600,xe">
                    <v:stroke joinstyle="miter"/>
                    <v:path gradientshapeok="t" o:connecttype="rect"/>
                  </v:shapetype>
                  <v:shape id="文本框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" fillcolor="#cce8cf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748"/>
                            <w:gridCol w:w="5444"/>
                          </w:tblGrid>
                          <w:tr w:rsidR="00AD6F8A" w14:paraId="2A2C5B5C" w14:textId="77777777">
                            <w:trPr>
                              <w:jc w:val="center"/>
                            </w:trPr>
                            <w:tc>
                              <w:tcPr>
                                <w:tcW w:w="2568" w:type="pct"/>
                                <w:vAlign w:val="center"/>
                              </w:tcPr>
                              <w:p w14:paraId="0CB36FC3" w14:textId="77777777" w:rsidR="00AD6F8A" w:rsidRDefault="00AD6F8A">
                                <w:pPr>
                                  <w:jc w:val="right"/>
                                </w:pPr>
                                <w:r>
                                  <w:rPr>
                                    <w:noProof/>
                                  </w:rPr>
                                  <w:drawing>
                                    <wp:inline distT="0" distB="0" distL="0" distR="0" wp14:anchorId="186CBDFC" wp14:editId="1EC11F6D">
                                      <wp:extent cx="3065006" cy="3831336"/>
                                      <wp:effectExtent l="0" t="0" r="2540" b="0"/>
                                      <wp:docPr id="139" name="图片 139" descr="弯道和树的图片" title="道路"/>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ree crop.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65006" cy="3831336"/>
                                              </a:xfrm>
                                              <a:prstGeom prst="rect">
                                                <a:avLst/>
                                              </a:prstGeom>
                                            </pic:spPr>
                                          </pic:pic>
                                        </a:graphicData>
                                      </a:graphic>
                                    </wp:inline>
                                  </w:drawing>
                                </w:r>
                              </w:p>
                              <w:sdt>
                                <w:sdtPr>
                                  <w:rPr>
                                    <w:b/>
                                    <w:sz w:val="28"/>
                                    <w:szCs w:val="28"/>
                                  </w:rPr>
                                  <w:alias w:val="标题"/>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AD33965" w14:textId="25487FFC" w:rsidR="00AD6F8A" w:rsidRDefault="00AD6F8A">
                                    <w:pPr>
                                      <w:pStyle w:val="af3"/>
                                      <w:spacing w:line="312" w:lineRule="auto"/>
                                      <w:jc w:val="right"/>
                                      <w:rPr>
                                        <w:caps/>
                                        <w:color w:val="191919" w:themeColor="text1" w:themeTint="E6"/>
                                        <w:sz w:val="72"/>
                                        <w:szCs w:val="72"/>
                                      </w:rPr>
                                    </w:pPr>
                                    <w:r>
                                      <w:rPr>
                                        <w:b/>
                                        <w:sz w:val="28"/>
                                        <w:szCs w:val="28"/>
                                      </w:rPr>
                                      <w:t>Major Report on Mobile Application</w:t>
                                    </w:r>
                                    <w:r w:rsidRPr="00D05AF4">
                                      <w:rPr>
                                        <w:b/>
                                        <w:sz w:val="28"/>
                                        <w:szCs w:val="28"/>
                                      </w:rPr>
                                      <w:t xml:space="preserve"> to Direct People to Appropriate Medical Care</w:t>
                                    </w:r>
                                  </w:p>
                                </w:sdtContent>
                              </w:sdt>
                              <w:p w14:paraId="744DC250" w14:textId="2BB91864" w:rsidR="00AD6F8A" w:rsidRDefault="00AD6F8A" w:rsidP="00A7168C">
                                <w:pPr>
                                  <w:jc w:val="right"/>
                                  <w:rPr>
                                    <w:sz w:val="24"/>
                                  </w:rPr>
                                </w:pPr>
                              </w:p>
                            </w:tc>
                            <w:tc>
                              <w:tcPr>
                                <w:tcW w:w="2432" w:type="pct"/>
                                <w:vAlign w:val="center"/>
                              </w:tcPr>
                              <w:p w14:paraId="6624631B" w14:textId="4A2EAC69" w:rsidR="00AD6F8A" w:rsidRDefault="00AD6F8A">
                                <w:pPr>
                                  <w:pStyle w:val="af3"/>
                                  <w:rPr>
                                    <w:caps/>
                                    <w:color w:val="ED7D31" w:themeColor="accent2"/>
                                    <w:sz w:val="26"/>
                                    <w:szCs w:val="26"/>
                                  </w:rPr>
                                </w:pPr>
                              </w:p>
                              <w:p w14:paraId="5D10B2AE" w14:textId="337CC57F" w:rsidR="00AD6F8A" w:rsidRDefault="00AD6F8A">
                                <w:pPr>
                                  <w:pStyle w:val="af3"/>
                                  <w:rPr>
                                    <w:caps/>
                                    <w:color w:val="ED7D31" w:themeColor="accent2"/>
                                    <w:sz w:val="26"/>
                                    <w:szCs w:val="26"/>
                                  </w:rPr>
                                </w:pPr>
                              </w:p>
                              <w:p w14:paraId="13283E5D" w14:textId="4840AF94" w:rsidR="00AD6F8A" w:rsidRDefault="00AD6F8A" w:rsidP="00A7168C">
                                <w:pPr>
                                  <w:jc w:val="left"/>
                                  <w:rPr>
                                    <w:color w:val="000000" w:themeColor="text1"/>
                                    <w:sz w:val="24"/>
                                  </w:rPr>
                                </w:pPr>
                                <w:r>
                                  <w:rPr>
                                    <w:rFonts w:hint="eastAsia"/>
                                    <w:color w:val="000000" w:themeColor="text1"/>
                                    <w:sz w:val="24"/>
                                  </w:rPr>
                                  <w:t>S</w:t>
                                </w:r>
                                <w:r>
                                  <w:rPr>
                                    <w:color w:val="000000" w:themeColor="text1"/>
                                    <w:sz w:val="24"/>
                                  </w:rPr>
                                  <w:t>am Yan, 886958</w:t>
                                </w:r>
                              </w:p>
                              <w:p w14:paraId="749C9475" w14:textId="49863771" w:rsidR="00AD6F8A" w:rsidRDefault="00AD6F8A" w:rsidP="00A7168C">
                                <w:pPr>
                                  <w:jc w:val="left"/>
                                  <w:rPr>
                                    <w:color w:val="000000" w:themeColor="text1"/>
                                    <w:sz w:val="24"/>
                                  </w:rPr>
                                </w:pPr>
                                <w:r>
                                  <w:rPr>
                                    <w:color w:val="000000" w:themeColor="text1"/>
                                    <w:sz w:val="24"/>
                                  </w:rPr>
                                  <w:t>e-Health Department</w:t>
                                </w:r>
                              </w:p>
                              <w:p w14:paraId="423155D2" w14:textId="4839C076" w:rsidR="00AD6F8A" w:rsidRDefault="00AD6F8A" w:rsidP="00A7168C">
                                <w:pPr>
                                  <w:jc w:val="left"/>
                                  <w:rPr>
                                    <w:color w:val="000000" w:themeColor="text1"/>
                                    <w:sz w:val="24"/>
                                  </w:rPr>
                                </w:pPr>
                                <w:r>
                                  <w:rPr>
                                    <w:color w:val="000000" w:themeColor="text1"/>
                                    <w:sz w:val="24"/>
                                  </w:rPr>
                                  <w:t>University of Melbourne</w:t>
                                </w:r>
                              </w:p>
                              <w:p w14:paraId="6A994974" w14:textId="182B3182" w:rsidR="00AD6F8A" w:rsidRDefault="009F4F45" w:rsidP="00A7168C">
                                <w:pPr>
                                  <w:jc w:val="left"/>
                                  <w:rPr>
                                    <w:color w:val="000000" w:themeColor="text1"/>
                                    <w:sz w:val="24"/>
                                  </w:rPr>
                                </w:pPr>
                                <w:hyperlink r:id="rId11" w:history="1">
                                  <w:r w:rsidR="00AD6F8A" w:rsidRPr="00B95792">
                                    <w:rPr>
                                      <w:rStyle w:val="af0"/>
                                      <w:sz w:val="24"/>
                                    </w:rPr>
                                    <w:t>jiangyuey@student.unimelb.edu.au</w:t>
                                  </w:r>
                                </w:hyperlink>
                              </w:p>
                              <w:p w14:paraId="4A255963" w14:textId="71A08BA9" w:rsidR="00AD6F8A" w:rsidRDefault="00AD6F8A" w:rsidP="00A7168C">
                                <w:pPr>
                                  <w:jc w:val="left"/>
                                  <w:rPr>
                                    <w:color w:val="000000" w:themeColor="text1"/>
                                    <w:sz w:val="24"/>
                                  </w:rPr>
                                </w:pPr>
                              </w:p>
                              <w:p w14:paraId="371AC5EF" w14:textId="77777777" w:rsidR="00AD6F8A" w:rsidRPr="00A7168C" w:rsidRDefault="00AD6F8A" w:rsidP="00A7168C">
                                <w:pPr>
                                  <w:jc w:val="left"/>
                                  <w:rPr>
                                    <w:color w:val="000000" w:themeColor="text1"/>
                                    <w:sz w:val="24"/>
                                  </w:rPr>
                                </w:pPr>
                              </w:p>
                              <w:p w14:paraId="34793D2B" w14:textId="3FD82210" w:rsidR="00AD6F8A" w:rsidRDefault="00AD6F8A" w:rsidP="00A7168C">
                                <w:pPr>
                                  <w:pStyle w:val="af3"/>
                                </w:pPr>
                              </w:p>
                            </w:tc>
                          </w:tr>
                        </w:tbl>
                        <w:p w14:paraId="02B9AFDE" w14:textId="77777777" w:rsidR="00AD6F8A" w:rsidRDefault="00AD6F8A"/>
                      </w:txbxContent>
                    </v:textbox>
                    <w10:wrap anchorx="page" anchory="page"/>
                  </v:shape>
                </w:pict>
              </mc:Fallback>
            </mc:AlternateContent>
          </w:r>
          <w:r w:rsidRPr="00D858F6">
            <w:rPr>
              <w:b/>
              <w:sz w:val="28"/>
              <w:szCs w:val="28"/>
            </w:rPr>
            <w:br w:type="page"/>
          </w:r>
        </w:p>
      </w:sdtContent>
    </w:sdt>
    <w:sdt>
      <w:sdtPr>
        <w:rPr>
          <w:rFonts w:ascii="Times New Roman" w:eastAsia="华文宋体" w:hAnsi="Times New Roman" w:cs="Times New Roman"/>
          <w:color w:val="auto"/>
          <w:kern w:val="2"/>
          <w:sz w:val="21"/>
          <w:szCs w:val="24"/>
          <w:lang w:val="zh-CN"/>
        </w:rPr>
        <w:id w:val="473493530"/>
        <w:docPartObj>
          <w:docPartGallery w:val="Table of Contents"/>
          <w:docPartUnique/>
        </w:docPartObj>
      </w:sdtPr>
      <w:sdtEndPr>
        <w:rPr>
          <w:b/>
          <w:bCs/>
        </w:rPr>
      </w:sdtEndPr>
      <w:sdtContent>
        <w:p w14:paraId="110221C3" w14:textId="7FF14730" w:rsidR="00652BFA" w:rsidRPr="00375022" w:rsidRDefault="00652BFA" w:rsidP="00652BFA">
          <w:pPr>
            <w:pStyle w:val="TOC"/>
            <w:jc w:val="center"/>
            <w:rPr>
              <w:rFonts w:ascii="Times New Roman" w:hAnsi="Times New Roman" w:cs="Times New Roman"/>
            </w:rPr>
          </w:pPr>
          <w:r w:rsidRPr="00375022">
            <w:rPr>
              <w:rFonts w:ascii="Times New Roman" w:hAnsi="Times New Roman" w:cs="Times New Roman"/>
              <w:lang w:val="zh-CN"/>
            </w:rPr>
            <w:t>Table of content</w:t>
          </w:r>
        </w:p>
        <w:p w14:paraId="51C537CD" w14:textId="0A96C66C" w:rsidR="00375022" w:rsidRPr="00375022" w:rsidRDefault="00652BFA">
          <w:pPr>
            <w:pStyle w:val="11"/>
            <w:tabs>
              <w:tab w:val="right" w:leader="dot" w:pos="8302"/>
            </w:tabs>
            <w:rPr>
              <w:rFonts w:ascii="Times New Roman" w:hAnsi="Times New Roman"/>
              <w:noProof/>
              <w:kern w:val="2"/>
              <w:sz w:val="21"/>
            </w:rPr>
          </w:pPr>
          <w:r w:rsidRPr="00375022">
            <w:rPr>
              <w:rFonts w:ascii="Times New Roman" w:hAnsi="Times New Roman"/>
            </w:rPr>
            <w:fldChar w:fldCharType="begin"/>
          </w:r>
          <w:r w:rsidRPr="00375022">
            <w:rPr>
              <w:rFonts w:ascii="Times New Roman" w:hAnsi="Times New Roman"/>
            </w:rPr>
            <w:instrText xml:space="preserve"> TOC \o "1-3" \h \z \u </w:instrText>
          </w:r>
          <w:r w:rsidRPr="00375022">
            <w:rPr>
              <w:rFonts w:ascii="Times New Roman" w:hAnsi="Times New Roman"/>
            </w:rPr>
            <w:fldChar w:fldCharType="separate"/>
          </w:r>
          <w:hyperlink w:anchor="_Toc531292923" w:history="1">
            <w:r w:rsidR="00375022" w:rsidRPr="00375022">
              <w:rPr>
                <w:rStyle w:val="af0"/>
                <w:rFonts w:ascii="Times New Roman" w:hAnsi="Times New Roman"/>
                <w:noProof/>
              </w:rPr>
              <w:t>Part I: System and functional data point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23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3</w:t>
            </w:r>
            <w:r w:rsidR="00375022" w:rsidRPr="00375022">
              <w:rPr>
                <w:rFonts w:ascii="Times New Roman" w:hAnsi="Times New Roman"/>
                <w:noProof/>
                <w:webHidden/>
              </w:rPr>
              <w:fldChar w:fldCharType="end"/>
            </w:r>
          </w:hyperlink>
        </w:p>
        <w:p w14:paraId="15FA9C26" w14:textId="141A6417" w:rsidR="00375022" w:rsidRPr="00375022" w:rsidRDefault="009F4F45">
          <w:pPr>
            <w:pStyle w:val="21"/>
            <w:tabs>
              <w:tab w:val="left" w:pos="840"/>
              <w:tab w:val="right" w:leader="dot" w:pos="8302"/>
            </w:tabs>
            <w:rPr>
              <w:rFonts w:ascii="Times New Roman" w:hAnsi="Times New Roman"/>
              <w:noProof/>
              <w:kern w:val="2"/>
              <w:sz w:val="21"/>
            </w:rPr>
          </w:pPr>
          <w:hyperlink w:anchor="_Toc531292924" w:history="1">
            <w:r w:rsidR="00375022" w:rsidRPr="00375022">
              <w:rPr>
                <w:rStyle w:val="af0"/>
                <w:rFonts w:ascii="Times New Roman" w:eastAsia="Arial Unicode MS" w:hAnsi="Times New Roman"/>
                <w:noProof/>
              </w:rPr>
              <w:t>1.1</w:t>
            </w:r>
            <w:r w:rsidR="00375022" w:rsidRPr="00375022">
              <w:rPr>
                <w:rFonts w:ascii="Times New Roman" w:hAnsi="Times New Roman"/>
                <w:noProof/>
                <w:kern w:val="2"/>
                <w:sz w:val="21"/>
              </w:rPr>
              <w:tab/>
            </w:r>
            <w:r w:rsidR="00375022" w:rsidRPr="00375022">
              <w:rPr>
                <w:rStyle w:val="af0"/>
                <w:rFonts w:ascii="Times New Roman" w:eastAsia="Arial Unicode MS" w:hAnsi="Times New Roman"/>
                <w:noProof/>
              </w:rPr>
              <w:t>Problem Scenario</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24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3</w:t>
            </w:r>
            <w:r w:rsidR="00375022" w:rsidRPr="00375022">
              <w:rPr>
                <w:rFonts w:ascii="Times New Roman" w:hAnsi="Times New Roman"/>
                <w:noProof/>
                <w:webHidden/>
              </w:rPr>
              <w:fldChar w:fldCharType="end"/>
            </w:r>
          </w:hyperlink>
        </w:p>
        <w:p w14:paraId="4A452E21" w14:textId="381CFAA5" w:rsidR="00375022" w:rsidRPr="00375022" w:rsidRDefault="009F4F45">
          <w:pPr>
            <w:pStyle w:val="21"/>
            <w:tabs>
              <w:tab w:val="left" w:pos="840"/>
              <w:tab w:val="right" w:leader="dot" w:pos="8302"/>
            </w:tabs>
            <w:rPr>
              <w:rFonts w:ascii="Times New Roman" w:hAnsi="Times New Roman"/>
              <w:noProof/>
              <w:kern w:val="2"/>
              <w:sz w:val="21"/>
            </w:rPr>
          </w:pPr>
          <w:hyperlink w:anchor="_Toc531292925" w:history="1">
            <w:r w:rsidR="00375022" w:rsidRPr="00375022">
              <w:rPr>
                <w:rStyle w:val="af0"/>
                <w:rFonts w:ascii="Times New Roman" w:eastAsia="Arial Unicode MS" w:hAnsi="Times New Roman"/>
                <w:noProof/>
              </w:rPr>
              <w:t>1.2</w:t>
            </w:r>
            <w:r w:rsidR="00375022" w:rsidRPr="00375022">
              <w:rPr>
                <w:rFonts w:ascii="Times New Roman" w:hAnsi="Times New Roman"/>
                <w:noProof/>
                <w:kern w:val="2"/>
                <w:sz w:val="21"/>
              </w:rPr>
              <w:tab/>
            </w:r>
            <w:r w:rsidR="00375022" w:rsidRPr="00375022">
              <w:rPr>
                <w:rStyle w:val="af0"/>
                <w:rFonts w:ascii="Times New Roman" w:eastAsia="Arial Unicode MS" w:hAnsi="Times New Roman"/>
                <w:noProof/>
              </w:rPr>
              <w:t>Application objectiv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25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3</w:t>
            </w:r>
            <w:r w:rsidR="00375022" w:rsidRPr="00375022">
              <w:rPr>
                <w:rFonts w:ascii="Times New Roman" w:hAnsi="Times New Roman"/>
                <w:noProof/>
                <w:webHidden/>
              </w:rPr>
              <w:fldChar w:fldCharType="end"/>
            </w:r>
          </w:hyperlink>
        </w:p>
        <w:p w14:paraId="5B077709" w14:textId="0257B977" w:rsidR="00375022" w:rsidRPr="00375022" w:rsidRDefault="009F4F45">
          <w:pPr>
            <w:pStyle w:val="21"/>
            <w:tabs>
              <w:tab w:val="left" w:pos="840"/>
              <w:tab w:val="right" w:leader="dot" w:pos="8302"/>
            </w:tabs>
            <w:rPr>
              <w:rFonts w:ascii="Times New Roman" w:hAnsi="Times New Roman"/>
              <w:noProof/>
              <w:kern w:val="2"/>
              <w:sz w:val="21"/>
            </w:rPr>
          </w:pPr>
          <w:hyperlink w:anchor="_Toc531292926" w:history="1">
            <w:r w:rsidR="00375022" w:rsidRPr="00375022">
              <w:rPr>
                <w:rStyle w:val="af0"/>
                <w:rFonts w:ascii="Times New Roman" w:eastAsia="Arial Unicode MS" w:hAnsi="Times New Roman"/>
                <w:noProof/>
              </w:rPr>
              <w:t>1.3</w:t>
            </w:r>
            <w:r w:rsidR="00375022" w:rsidRPr="00375022">
              <w:rPr>
                <w:rFonts w:ascii="Times New Roman" w:hAnsi="Times New Roman"/>
                <w:noProof/>
                <w:kern w:val="2"/>
                <w:sz w:val="21"/>
              </w:rPr>
              <w:tab/>
            </w:r>
            <w:r w:rsidR="00375022" w:rsidRPr="00375022">
              <w:rPr>
                <w:rStyle w:val="af0"/>
                <w:rFonts w:ascii="Times New Roman" w:eastAsia="Arial Unicode MS" w:hAnsi="Times New Roman"/>
                <w:noProof/>
              </w:rPr>
              <w:t>Function Specification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26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3</w:t>
            </w:r>
            <w:r w:rsidR="00375022" w:rsidRPr="00375022">
              <w:rPr>
                <w:rFonts w:ascii="Times New Roman" w:hAnsi="Times New Roman"/>
                <w:noProof/>
                <w:webHidden/>
              </w:rPr>
              <w:fldChar w:fldCharType="end"/>
            </w:r>
          </w:hyperlink>
        </w:p>
        <w:p w14:paraId="486E864F" w14:textId="1EFE7944" w:rsidR="00375022" w:rsidRPr="00375022" w:rsidRDefault="009F4F45">
          <w:pPr>
            <w:pStyle w:val="31"/>
            <w:tabs>
              <w:tab w:val="left" w:pos="1260"/>
              <w:tab w:val="right" w:leader="dot" w:pos="8302"/>
            </w:tabs>
            <w:rPr>
              <w:rFonts w:ascii="Times New Roman" w:hAnsi="Times New Roman"/>
              <w:noProof/>
              <w:kern w:val="2"/>
              <w:sz w:val="21"/>
            </w:rPr>
          </w:pPr>
          <w:hyperlink w:anchor="_Toc531292927" w:history="1">
            <w:r w:rsidR="00375022" w:rsidRPr="00375022">
              <w:rPr>
                <w:rStyle w:val="af0"/>
                <w:rFonts w:ascii="Times New Roman" w:eastAsia="Arial Unicode MS" w:hAnsi="Times New Roman"/>
                <w:noProof/>
              </w:rPr>
              <w:t>1.3.1</w:t>
            </w:r>
            <w:r w:rsidR="00375022" w:rsidRPr="00375022">
              <w:rPr>
                <w:rFonts w:ascii="Times New Roman" w:hAnsi="Times New Roman"/>
                <w:noProof/>
                <w:kern w:val="2"/>
                <w:sz w:val="21"/>
              </w:rPr>
              <w:tab/>
            </w:r>
            <w:r w:rsidR="00375022" w:rsidRPr="00375022">
              <w:rPr>
                <w:rStyle w:val="af0"/>
                <w:rFonts w:ascii="Times New Roman" w:eastAsia="Arial Unicode MS" w:hAnsi="Times New Roman"/>
                <w:noProof/>
              </w:rPr>
              <w:t>Data establishment</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27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3</w:t>
            </w:r>
            <w:r w:rsidR="00375022" w:rsidRPr="00375022">
              <w:rPr>
                <w:rFonts w:ascii="Times New Roman" w:hAnsi="Times New Roman"/>
                <w:noProof/>
                <w:webHidden/>
              </w:rPr>
              <w:fldChar w:fldCharType="end"/>
            </w:r>
          </w:hyperlink>
        </w:p>
        <w:p w14:paraId="53237012" w14:textId="57F0A242" w:rsidR="00375022" w:rsidRPr="00375022" w:rsidRDefault="009F4F45">
          <w:pPr>
            <w:pStyle w:val="31"/>
            <w:tabs>
              <w:tab w:val="left" w:pos="1260"/>
              <w:tab w:val="right" w:leader="dot" w:pos="8302"/>
            </w:tabs>
            <w:rPr>
              <w:rFonts w:ascii="Times New Roman" w:hAnsi="Times New Roman"/>
              <w:noProof/>
              <w:kern w:val="2"/>
              <w:sz w:val="21"/>
            </w:rPr>
          </w:pPr>
          <w:hyperlink w:anchor="_Toc531292928" w:history="1">
            <w:r w:rsidR="00375022" w:rsidRPr="00375022">
              <w:rPr>
                <w:rStyle w:val="af0"/>
                <w:rFonts w:ascii="Times New Roman" w:eastAsia="Arial Unicode MS" w:hAnsi="Times New Roman"/>
                <w:noProof/>
              </w:rPr>
              <w:t>1.3.2</w:t>
            </w:r>
            <w:r w:rsidR="00375022" w:rsidRPr="00375022">
              <w:rPr>
                <w:rFonts w:ascii="Times New Roman" w:hAnsi="Times New Roman"/>
                <w:noProof/>
                <w:kern w:val="2"/>
                <w:sz w:val="21"/>
              </w:rPr>
              <w:tab/>
            </w:r>
            <w:r w:rsidR="00375022" w:rsidRPr="00375022">
              <w:rPr>
                <w:rStyle w:val="af0"/>
                <w:rFonts w:ascii="Times New Roman" w:eastAsia="Arial Unicode MS" w:hAnsi="Times New Roman"/>
                <w:noProof/>
              </w:rPr>
              <w:t>Data capture</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28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4</w:t>
            </w:r>
            <w:r w:rsidR="00375022" w:rsidRPr="00375022">
              <w:rPr>
                <w:rFonts w:ascii="Times New Roman" w:hAnsi="Times New Roman"/>
                <w:noProof/>
                <w:webHidden/>
              </w:rPr>
              <w:fldChar w:fldCharType="end"/>
            </w:r>
          </w:hyperlink>
        </w:p>
        <w:p w14:paraId="118F478C" w14:textId="630909FA" w:rsidR="00375022" w:rsidRPr="00375022" w:rsidRDefault="009F4F45">
          <w:pPr>
            <w:pStyle w:val="31"/>
            <w:tabs>
              <w:tab w:val="left" w:pos="1260"/>
              <w:tab w:val="right" w:leader="dot" w:pos="8302"/>
            </w:tabs>
            <w:rPr>
              <w:rFonts w:ascii="Times New Roman" w:hAnsi="Times New Roman"/>
              <w:noProof/>
              <w:kern w:val="2"/>
              <w:sz w:val="21"/>
            </w:rPr>
          </w:pPr>
          <w:hyperlink w:anchor="_Toc531292929" w:history="1">
            <w:r w:rsidR="00375022" w:rsidRPr="00375022">
              <w:rPr>
                <w:rStyle w:val="af0"/>
                <w:rFonts w:ascii="Times New Roman" w:eastAsia="Arial Unicode MS" w:hAnsi="Times New Roman"/>
                <w:noProof/>
              </w:rPr>
              <w:t>1.3.3</w:t>
            </w:r>
            <w:r w:rsidR="00375022" w:rsidRPr="00375022">
              <w:rPr>
                <w:rFonts w:ascii="Times New Roman" w:hAnsi="Times New Roman"/>
                <w:noProof/>
                <w:kern w:val="2"/>
                <w:sz w:val="21"/>
              </w:rPr>
              <w:tab/>
            </w:r>
            <w:r w:rsidR="00375022" w:rsidRPr="00375022">
              <w:rPr>
                <w:rStyle w:val="af0"/>
                <w:rFonts w:ascii="Times New Roman" w:eastAsia="Arial Unicode MS" w:hAnsi="Times New Roman"/>
                <w:noProof/>
              </w:rPr>
              <w:t>Data check and correctio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29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5</w:t>
            </w:r>
            <w:r w:rsidR="00375022" w:rsidRPr="00375022">
              <w:rPr>
                <w:rFonts w:ascii="Times New Roman" w:hAnsi="Times New Roman"/>
                <w:noProof/>
                <w:webHidden/>
              </w:rPr>
              <w:fldChar w:fldCharType="end"/>
            </w:r>
          </w:hyperlink>
        </w:p>
        <w:p w14:paraId="40B873A4" w14:textId="1B93E8D7" w:rsidR="00375022" w:rsidRPr="00375022" w:rsidRDefault="009F4F45">
          <w:pPr>
            <w:pStyle w:val="31"/>
            <w:tabs>
              <w:tab w:val="left" w:pos="1260"/>
              <w:tab w:val="right" w:leader="dot" w:pos="8302"/>
            </w:tabs>
            <w:rPr>
              <w:rFonts w:ascii="Times New Roman" w:hAnsi="Times New Roman"/>
              <w:noProof/>
              <w:kern w:val="2"/>
              <w:sz w:val="21"/>
            </w:rPr>
          </w:pPr>
          <w:hyperlink w:anchor="_Toc531292930" w:history="1">
            <w:r w:rsidR="00375022" w:rsidRPr="00375022">
              <w:rPr>
                <w:rStyle w:val="af0"/>
                <w:rFonts w:ascii="Times New Roman" w:eastAsia="Arial Unicode MS" w:hAnsi="Times New Roman"/>
                <w:noProof/>
              </w:rPr>
              <w:t>1.3.4</w:t>
            </w:r>
            <w:r w:rsidR="00375022" w:rsidRPr="00375022">
              <w:rPr>
                <w:rFonts w:ascii="Times New Roman" w:hAnsi="Times New Roman"/>
                <w:noProof/>
                <w:kern w:val="2"/>
                <w:sz w:val="21"/>
              </w:rPr>
              <w:tab/>
            </w:r>
            <w:r w:rsidR="00375022" w:rsidRPr="00375022">
              <w:rPr>
                <w:rStyle w:val="af0"/>
                <w:rFonts w:ascii="Times New Roman" w:eastAsia="Arial Unicode MS" w:hAnsi="Times New Roman"/>
                <w:noProof/>
              </w:rPr>
              <w:t>Data retrieval and proces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0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5</w:t>
            </w:r>
            <w:r w:rsidR="00375022" w:rsidRPr="00375022">
              <w:rPr>
                <w:rFonts w:ascii="Times New Roman" w:hAnsi="Times New Roman"/>
                <w:noProof/>
                <w:webHidden/>
              </w:rPr>
              <w:fldChar w:fldCharType="end"/>
            </w:r>
          </w:hyperlink>
        </w:p>
        <w:p w14:paraId="7F3933BD" w14:textId="1AD5FDBB" w:rsidR="00375022" w:rsidRPr="00375022" w:rsidRDefault="009F4F45">
          <w:pPr>
            <w:pStyle w:val="31"/>
            <w:tabs>
              <w:tab w:val="right" w:leader="dot" w:pos="8302"/>
            </w:tabs>
            <w:rPr>
              <w:rFonts w:ascii="Times New Roman" w:hAnsi="Times New Roman"/>
              <w:noProof/>
              <w:kern w:val="2"/>
              <w:sz w:val="21"/>
            </w:rPr>
          </w:pPr>
          <w:hyperlink w:anchor="_Toc531292931" w:history="1">
            <w:r w:rsidR="00375022" w:rsidRPr="00375022">
              <w:rPr>
                <w:rStyle w:val="af0"/>
                <w:rFonts w:ascii="Times New Roman" w:eastAsia="Arial Unicode MS" w:hAnsi="Times New Roman"/>
                <w:noProof/>
              </w:rPr>
              <w:t>1.3.5 Function rule requirements and Potential issues identified</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1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6</w:t>
            </w:r>
            <w:r w:rsidR="00375022" w:rsidRPr="00375022">
              <w:rPr>
                <w:rFonts w:ascii="Times New Roman" w:hAnsi="Times New Roman"/>
                <w:noProof/>
                <w:webHidden/>
              </w:rPr>
              <w:fldChar w:fldCharType="end"/>
            </w:r>
          </w:hyperlink>
        </w:p>
        <w:p w14:paraId="5082DFB5" w14:textId="5483AF51" w:rsidR="00375022" w:rsidRPr="00375022" w:rsidRDefault="009F4F45">
          <w:pPr>
            <w:pStyle w:val="21"/>
            <w:tabs>
              <w:tab w:val="left" w:pos="840"/>
              <w:tab w:val="right" w:leader="dot" w:pos="8302"/>
            </w:tabs>
            <w:rPr>
              <w:rFonts w:ascii="Times New Roman" w:hAnsi="Times New Roman"/>
              <w:noProof/>
              <w:kern w:val="2"/>
              <w:sz w:val="21"/>
            </w:rPr>
          </w:pPr>
          <w:hyperlink w:anchor="_Toc531292932" w:history="1">
            <w:r w:rsidR="00375022" w:rsidRPr="00375022">
              <w:rPr>
                <w:rStyle w:val="af0"/>
                <w:rFonts w:ascii="Times New Roman" w:eastAsia="Arial Unicode MS" w:hAnsi="Times New Roman"/>
                <w:noProof/>
              </w:rPr>
              <w:t>1.4</w:t>
            </w:r>
            <w:r w:rsidR="00375022" w:rsidRPr="00375022">
              <w:rPr>
                <w:rFonts w:ascii="Times New Roman" w:hAnsi="Times New Roman"/>
                <w:noProof/>
                <w:kern w:val="2"/>
                <w:sz w:val="21"/>
              </w:rPr>
              <w:tab/>
            </w:r>
            <w:r w:rsidR="00375022" w:rsidRPr="00375022">
              <w:rPr>
                <w:rStyle w:val="af0"/>
                <w:rFonts w:ascii="Times New Roman" w:eastAsia="Arial Unicode MS" w:hAnsi="Times New Roman"/>
                <w:noProof/>
              </w:rPr>
              <w:t>Data Required for the Applicatio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2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7</w:t>
            </w:r>
            <w:r w:rsidR="00375022" w:rsidRPr="00375022">
              <w:rPr>
                <w:rFonts w:ascii="Times New Roman" w:hAnsi="Times New Roman"/>
                <w:noProof/>
                <w:webHidden/>
              </w:rPr>
              <w:fldChar w:fldCharType="end"/>
            </w:r>
          </w:hyperlink>
        </w:p>
        <w:p w14:paraId="47CCFAF2" w14:textId="4E9243E4" w:rsidR="00375022" w:rsidRPr="00375022" w:rsidRDefault="009F4F45">
          <w:pPr>
            <w:pStyle w:val="11"/>
            <w:tabs>
              <w:tab w:val="right" w:leader="dot" w:pos="8302"/>
            </w:tabs>
            <w:rPr>
              <w:rFonts w:ascii="Times New Roman" w:hAnsi="Times New Roman"/>
              <w:noProof/>
              <w:kern w:val="2"/>
              <w:sz w:val="21"/>
            </w:rPr>
          </w:pPr>
          <w:hyperlink w:anchor="_Toc531292933" w:history="1">
            <w:r w:rsidR="00375022" w:rsidRPr="00375022">
              <w:rPr>
                <w:rStyle w:val="af0"/>
                <w:rFonts w:ascii="Times New Roman" w:hAnsi="Times New Roman"/>
                <w:noProof/>
              </w:rPr>
              <w:t>Part II: System and functional data point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3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8</w:t>
            </w:r>
            <w:r w:rsidR="00375022" w:rsidRPr="00375022">
              <w:rPr>
                <w:rFonts w:ascii="Times New Roman" w:hAnsi="Times New Roman"/>
                <w:noProof/>
                <w:webHidden/>
              </w:rPr>
              <w:fldChar w:fldCharType="end"/>
            </w:r>
          </w:hyperlink>
        </w:p>
        <w:p w14:paraId="1DC3E7BD" w14:textId="1EE143A4" w:rsidR="00375022" w:rsidRPr="00375022" w:rsidRDefault="009F4F45">
          <w:pPr>
            <w:pStyle w:val="21"/>
            <w:tabs>
              <w:tab w:val="right" w:leader="dot" w:pos="8302"/>
            </w:tabs>
            <w:rPr>
              <w:rFonts w:ascii="Times New Roman" w:hAnsi="Times New Roman"/>
              <w:noProof/>
              <w:kern w:val="2"/>
              <w:sz w:val="21"/>
            </w:rPr>
          </w:pPr>
          <w:hyperlink w:anchor="_Toc531292934" w:history="1">
            <w:r w:rsidR="00375022" w:rsidRPr="00375022">
              <w:rPr>
                <w:rStyle w:val="af0"/>
                <w:rFonts w:ascii="Times New Roman" w:hAnsi="Times New Roman"/>
                <w:noProof/>
              </w:rPr>
              <w:t>Data element 1: Body Part ID</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4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8</w:t>
            </w:r>
            <w:r w:rsidR="00375022" w:rsidRPr="00375022">
              <w:rPr>
                <w:rFonts w:ascii="Times New Roman" w:hAnsi="Times New Roman"/>
                <w:noProof/>
                <w:webHidden/>
              </w:rPr>
              <w:fldChar w:fldCharType="end"/>
            </w:r>
          </w:hyperlink>
        </w:p>
        <w:p w14:paraId="7F9DFE9F" w14:textId="0C7DB97C" w:rsidR="00375022" w:rsidRPr="00375022" w:rsidRDefault="009F4F45">
          <w:pPr>
            <w:pStyle w:val="31"/>
            <w:tabs>
              <w:tab w:val="right" w:leader="dot" w:pos="8302"/>
            </w:tabs>
            <w:rPr>
              <w:rFonts w:ascii="Times New Roman" w:hAnsi="Times New Roman"/>
              <w:noProof/>
              <w:kern w:val="2"/>
              <w:sz w:val="21"/>
            </w:rPr>
          </w:pPr>
          <w:hyperlink w:anchor="_Toc531292935" w:history="1">
            <w:r w:rsidR="00375022" w:rsidRPr="00375022">
              <w:rPr>
                <w:rStyle w:val="af0"/>
                <w:rFonts w:ascii="Times New Roman" w:hAnsi="Times New Roman"/>
                <w:noProof/>
              </w:rPr>
              <w:t>Definitio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5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8</w:t>
            </w:r>
            <w:r w:rsidR="00375022" w:rsidRPr="00375022">
              <w:rPr>
                <w:rFonts w:ascii="Times New Roman" w:hAnsi="Times New Roman"/>
                <w:noProof/>
                <w:webHidden/>
              </w:rPr>
              <w:fldChar w:fldCharType="end"/>
            </w:r>
          </w:hyperlink>
        </w:p>
        <w:p w14:paraId="6B3E061B" w14:textId="3F79A65F" w:rsidR="00375022" w:rsidRPr="00375022" w:rsidRDefault="009F4F45">
          <w:pPr>
            <w:pStyle w:val="31"/>
            <w:tabs>
              <w:tab w:val="right" w:leader="dot" w:pos="8302"/>
            </w:tabs>
            <w:rPr>
              <w:rFonts w:ascii="Times New Roman" w:hAnsi="Times New Roman"/>
              <w:noProof/>
              <w:kern w:val="2"/>
              <w:sz w:val="21"/>
            </w:rPr>
          </w:pPr>
          <w:hyperlink w:anchor="_Toc531292936" w:history="1">
            <w:r w:rsidR="00375022" w:rsidRPr="00375022">
              <w:rPr>
                <w:rStyle w:val="af0"/>
                <w:rFonts w:ascii="Times New Roman" w:hAnsi="Times New Roman"/>
                <w:noProof/>
              </w:rPr>
              <w:t>Why this definition was chose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6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8</w:t>
            </w:r>
            <w:r w:rsidR="00375022" w:rsidRPr="00375022">
              <w:rPr>
                <w:rFonts w:ascii="Times New Roman" w:hAnsi="Times New Roman"/>
                <w:noProof/>
                <w:webHidden/>
              </w:rPr>
              <w:fldChar w:fldCharType="end"/>
            </w:r>
          </w:hyperlink>
        </w:p>
        <w:p w14:paraId="457D2CD3" w14:textId="79E79B1F" w:rsidR="00375022" w:rsidRPr="00375022" w:rsidRDefault="009F4F45">
          <w:pPr>
            <w:pStyle w:val="31"/>
            <w:tabs>
              <w:tab w:val="right" w:leader="dot" w:pos="8302"/>
            </w:tabs>
            <w:rPr>
              <w:rFonts w:ascii="Times New Roman" w:hAnsi="Times New Roman"/>
              <w:noProof/>
              <w:kern w:val="2"/>
              <w:sz w:val="21"/>
            </w:rPr>
          </w:pPr>
          <w:hyperlink w:anchor="_Toc531292937" w:history="1">
            <w:r w:rsidR="00375022" w:rsidRPr="00375022">
              <w:rPr>
                <w:rStyle w:val="af0"/>
                <w:rFonts w:ascii="Times New Roman" w:hAnsi="Times New Roman"/>
                <w:noProof/>
              </w:rPr>
              <w:t>Collection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7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8</w:t>
            </w:r>
            <w:r w:rsidR="00375022" w:rsidRPr="00375022">
              <w:rPr>
                <w:rFonts w:ascii="Times New Roman" w:hAnsi="Times New Roman"/>
                <w:noProof/>
                <w:webHidden/>
              </w:rPr>
              <w:fldChar w:fldCharType="end"/>
            </w:r>
          </w:hyperlink>
        </w:p>
        <w:p w14:paraId="6E2D6D98" w14:textId="68250CC9" w:rsidR="00375022" w:rsidRPr="00375022" w:rsidRDefault="009F4F45">
          <w:pPr>
            <w:pStyle w:val="31"/>
            <w:tabs>
              <w:tab w:val="right" w:leader="dot" w:pos="8302"/>
            </w:tabs>
            <w:rPr>
              <w:rFonts w:ascii="Times New Roman" w:hAnsi="Times New Roman"/>
              <w:noProof/>
              <w:kern w:val="2"/>
              <w:sz w:val="21"/>
            </w:rPr>
          </w:pPr>
          <w:hyperlink w:anchor="_Toc531292938" w:history="1">
            <w:r w:rsidR="00375022" w:rsidRPr="00375022">
              <w:rPr>
                <w:rStyle w:val="af0"/>
                <w:rFonts w:ascii="Times New Roman" w:hAnsi="Times New Roman"/>
                <w:noProof/>
              </w:rPr>
              <w:t>Use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8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9</w:t>
            </w:r>
            <w:r w:rsidR="00375022" w:rsidRPr="00375022">
              <w:rPr>
                <w:rFonts w:ascii="Times New Roman" w:hAnsi="Times New Roman"/>
                <w:noProof/>
                <w:webHidden/>
              </w:rPr>
              <w:fldChar w:fldCharType="end"/>
            </w:r>
          </w:hyperlink>
        </w:p>
        <w:p w14:paraId="5FD26357" w14:textId="716C00F9" w:rsidR="00375022" w:rsidRPr="00375022" w:rsidRDefault="009F4F45">
          <w:pPr>
            <w:pStyle w:val="31"/>
            <w:tabs>
              <w:tab w:val="right" w:leader="dot" w:pos="8302"/>
            </w:tabs>
            <w:rPr>
              <w:rFonts w:ascii="Times New Roman" w:hAnsi="Times New Roman"/>
              <w:noProof/>
              <w:kern w:val="2"/>
              <w:sz w:val="21"/>
            </w:rPr>
          </w:pPr>
          <w:hyperlink w:anchor="_Toc531292939" w:history="1">
            <w:r w:rsidR="00375022" w:rsidRPr="00375022">
              <w:rPr>
                <w:rStyle w:val="af0"/>
                <w:rFonts w:ascii="Times New Roman" w:hAnsi="Times New Roman"/>
                <w:noProof/>
              </w:rPr>
              <w:t>Value set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39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0</w:t>
            </w:r>
            <w:r w:rsidR="00375022" w:rsidRPr="00375022">
              <w:rPr>
                <w:rFonts w:ascii="Times New Roman" w:hAnsi="Times New Roman"/>
                <w:noProof/>
                <w:webHidden/>
              </w:rPr>
              <w:fldChar w:fldCharType="end"/>
            </w:r>
          </w:hyperlink>
        </w:p>
        <w:p w14:paraId="2539FC04" w14:textId="3DB1B9CC" w:rsidR="00375022" w:rsidRPr="00375022" w:rsidRDefault="009F4F45">
          <w:pPr>
            <w:pStyle w:val="31"/>
            <w:tabs>
              <w:tab w:val="right" w:leader="dot" w:pos="8302"/>
            </w:tabs>
            <w:rPr>
              <w:rFonts w:ascii="Times New Roman" w:hAnsi="Times New Roman"/>
              <w:noProof/>
              <w:kern w:val="2"/>
              <w:sz w:val="21"/>
            </w:rPr>
          </w:pPr>
          <w:hyperlink w:anchor="_Toc531292940" w:history="1">
            <w:r w:rsidR="00375022" w:rsidRPr="00375022">
              <w:rPr>
                <w:rStyle w:val="af0"/>
                <w:rFonts w:ascii="Times New Roman" w:hAnsi="Times New Roman"/>
                <w:noProof/>
              </w:rPr>
              <w:t>Identified issu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0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0</w:t>
            </w:r>
            <w:r w:rsidR="00375022" w:rsidRPr="00375022">
              <w:rPr>
                <w:rFonts w:ascii="Times New Roman" w:hAnsi="Times New Roman"/>
                <w:noProof/>
                <w:webHidden/>
              </w:rPr>
              <w:fldChar w:fldCharType="end"/>
            </w:r>
          </w:hyperlink>
        </w:p>
        <w:p w14:paraId="3C85DF26" w14:textId="192EF97F" w:rsidR="00375022" w:rsidRPr="00375022" w:rsidRDefault="009F4F45">
          <w:pPr>
            <w:pStyle w:val="21"/>
            <w:tabs>
              <w:tab w:val="right" w:leader="dot" w:pos="8302"/>
            </w:tabs>
            <w:rPr>
              <w:rFonts w:ascii="Times New Roman" w:hAnsi="Times New Roman"/>
              <w:noProof/>
              <w:kern w:val="2"/>
              <w:sz w:val="21"/>
            </w:rPr>
          </w:pPr>
          <w:hyperlink w:anchor="_Toc531292941" w:history="1">
            <w:r w:rsidR="00375022" w:rsidRPr="00375022">
              <w:rPr>
                <w:rStyle w:val="af0"/>
                <w:rFonts w:ascii="Times New Roman" w:hAnsi="Times New Roman"/>
                <w:noProof/>
              </w:rPr>
              <w:t>Data element 2: Symptom Name</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1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0</w:t>
            </w:r>
            <w:r w:rsidR="00375022" w:rsidRPr="00375022">
              <w:rPr>
                <w:rFonts w:ascii="Times New Roman" w:hAnsi="Times New Roman"/>
                <w:noProof/>
                <w:webHidden/>
              </w:rPr>
              <w:fldChar w:fldCharType="end"/>
            </w:r>
          </w:hyperlink>
        </w:p>
        <w:p w14:paraId="76CE8965" w14:textId="65D62C32" w:rsidR="00375022" w:rsidRPr="00375022" w:rsidRDefault="009F4F45">
          <w:pPr>
            <w:pStyle w:val="31"/>
            <w:tabs>
              <w:tab w:val="right" w:leader="dot" w:pos="8302"/>
            </w:tabs>
            <w:rPr>
              <w:rFonts w:ascii="Times New Roman" w:hAnsi="Times New Roman"/>
              <w:noProof/>
              <w:kern w:val="2"/>
              <w:sz w:val="21"/>
            </w:rPr>
          </w:pPr>
          <w:hyperlink w:anchor="_Toc531292942" w:history="1">
            <w:r w:rsidR="00375022" w:rsidRPr="00375022">
              <w:rPr>
                <w:rStyle w:val="af0"/>
                <w:rFonts w:ascii="Times New Roman" w:hAnsi="Times New Roman"/>
                <w:noProof/>
              </w:rPr>
              <w:t>Definitio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2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0</w:t>
            </w:r>
            <w:r w:rsidR="00375022" w:rsidRPr="00375022">
              <w:rPr>
                <w:rFonts w:ascii="Times New Roman" w:hAnsi="Times New Roman"/>
                <w:noProof/>
                <w:webHidden/>
              </w:rPr>
              <w:fldChar w:fldCharType="end"/>
            </w:r>
          </w:hyperlink>
        </w:p>
        <w:p w14:paraId="6C79EAAA" w14:textId="63416131" w:rsidR="00375022" w:rsidRPr="00375022" w:rsidRDefault="009F4F45">
          <w:pPr>
            <w:pStyle w:val="31"/>
            <w:tabs>
              <w:tab w:val="right" w:leader="dot" w:pos="8302"/>
            </w:tabs>
            <w:rPr>
              <w:rFonts w:ascii="Times New Roman" w:hAnsi="Times New Roman"/>
              <w:noProof/>
              <w:kern w:val="2"/>
              <w:sz w:val="21"/>
            </w:rPr>
          </w:pPr>
          <w:hyperlink w:anchor="_Toc531292943" w:history="1">
            <w:r w:rsidR="00375022" w:rsidRPr="00375022">
              <w:rPr>
                <w:rStyle w:val="af0"/>
                <w:rFonts w:ascii="Times New Roman" w:hAnsi="Times New Roman"/>
                <w:noProof/>
              </w:rPr>
              <w:t>Why this definition was chose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3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0</w:t>
            </w:r>
            <w:r w:rsidR="00375022" w:rsidRPr="00375022">
              <w:rPr>
                <w:rFonts w:ascii="Times New Roman" w:hAnsi="Times New Roman"/>
                <w:noProof/>
                <w:webHidden/>
              </w:rPr>
              <w:fldChar w:fldCharType="end"/>
            </w:r>
          </w:hyperlink>
        </w:p>
        <w:p w14:paraId="1C2C6915" w14:textId="035733E2" w:rsidR="00375022" w:rsidRPr="00375022" w:rsidRDefault="009F4F45">
          <w:pPr>
            <w:pStyle w:val="31"/>
            <w:tabs>
              <w:tab w:val="right" w:leader="dot" w:pos="8302"/>
            </w:tabs>
            <w:rPr>
              <w:rFonts w:ascii="Times New Roman" w:hAnsi="Times New Roman"/>
              <w:noProof/>
              <w:kern w:val="2"/>
              <w:sz w:val="21"/>
            </w:rPr>
          </w:pPr>
          <w:hyperlink w:anchor="_Toc531292944" w:history="1">
            <w:r w:rsidR="00375022" w:rsidRPr="00375022">
              <w:rPr>
                <w:rStyle w:val="af0"/>
                <w:rFonts w:ascii="Times New Roman" w:hAnsi="Times New Roman"/>
                <w:noProof/>
              </w:rPr>
              <w:t>Collection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4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1</w:t>
            </w:r>
            <w:r w:rsidR="00375022" w:rsidRPr="00375022">
              <w:rPr>
                <w:rFonts w:ascii="Times New Roman" w:hAnsi="Times New Roman"/>
                <w:noProof/>
                <w:webHidden/>
              </w:rPr>
              <w:fldChar w:fldCharType="end"/>
            </w:r>
          </w:hyperlink>
        </w:p>
        <w:p w14:paraId="6EC7FEB4" w14:textId="70EB605C" w:rsidR="00375022" w:rsidRPr="00375022" w:rsidRDefault="009F4F45">
          <w:pPr>
            <w:pStyle w:val="31"/>
            <w:tabs>
              <w:tab w:val="right" w:leader="dot" w:pos="8302"/>
            </w:tabs>
            <w:rPr>
              <w:rFonts w:ascii="Times New Roman" w:hAnsi="Times New Roman"/>
              <w:noProof/>
              <w:kern w:val="2"/>
              <w:sz w:val="21"/>
            </w:rPr>
          </w:pPr>
          <w:hyperlink w:anchor="_Toc531292945" w:history="1">
            <w:r w:rsidR="00375022" w:rsidRPr="00375022">
              <w:rPr>
                <w:rStyle w:val="af0"/>
                <w:rFonts w:ascii="Times New Roman" w:hAnsi="Times New Roman"/>
                <w:noProof/>
              </w:rPr>
              <w:t>Use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5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1</w:t>
            </w:r>
            <w:r w:rsidR="00375022" w:rsidRPr="00375022">
              <w:rPr>
                <w:rFonts w:ascii="Times New Roman" w:hAnsi="Times New Roman"/>
                <w:noProof/>
                <w:webHidden/>
              </w:rPr>
              <w:fldChar w:fldCharType="end"/>
            </w:r>
          </w:hyperlink>
        </w:p>
        <w:p w14:paraId="09832273" w14:textId="78F1B87F" w:rsidR="00375022" w:rsidRPr="00375022" w:rsidRDefault="009F4F45">
          <w:pPr>
            <w:pStyle w:val="31"/>
            <w:tabs>
              <w:tab w:val="right" w:leader="dot" w:pos="8302"/>
            </w:tabs>
            <w:rPr>
              <w:rFonts w:ascii="Times New Roman" w:hAnsi="Times New Roman"/>
              <w:noProof/>
              <w:kern w:val="2"/>
              <w:sz w:val="21"/>
            </w:rPr>
          </w:pPr>
          <w:hyperlink w:anchor="_Toc531292946" w:history="1">
            <w:r w:rsidR="00375022" w:rsidRPr="00375022">
              <w:rPr>
                <w:rStyle w:val="af0"/>
                <w:rFonts w:ascii="Times New Roman" w:hAnsi="Times New Roman"/>
                <w:noProof/>
              </w:rPr>
              <w:t>Value set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6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1</w:t>
            </w:r>
            <w:r w:rsidR="00375022" w:rsidRPr="00375022">
              <w:rPr>
                <w:rFonts w:ascii="Times New Roman" w:hAnsi="Times New Roman"/>
                <w:noProof/>
                <w:webHidden/>
              </w:rPr>
              <w:fldChar w:fldCharType="end"/>
            </w:r>
          </w:hyperlink>
        </w:p>
        <w:p w14:paraId="06CD4E5A" w14:textId="695D5DA0" w:rsidR="00375022" w:rsidRPr="00375022" w:rsidRDefault="009F4F45">
          <w:pPr>
            <w:pStyle w:val="31"/>
            <w:tabs>
              <w:tab w:val="right" w:leader="dot" w:pos="8302"/>
            </w:tabs>
            <w:rPr>
              <w:rFonts w:ascii="Times New Roman" w:hAnsi="Times New Roman"/>
              <w:noProof/>
              <w:kern w:val="2"/>
              <w:sz w:val="21"/>
            </w:rPr>
          </w:pPr>
          <w:hyperlink w:anchor="_Toc531292947" w:history="1">
            <w:r w:rsidR="00375022" w:rsidRPr="00375022">
              <w:rPr>
                <w:rStyle w:val="af0"/>
                <w:rFonts w:ascii="Times New Roman" w:hAnsi="Times New Roman"/>
                <w:noProof/>
              </w:rPr>
              <w:t>Identified issu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7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1</w:t>
            </w:r>
            <w:r w:rsidR="00375022" w:rsidRPr="00375022">
              <w:rPr>
                <w:rFonts w:ascii="Times New Roman" w:hAnsi="Times New Roman"/>
                <w:noProof/>
                <w:webHidden/>
              </w:rPr>
              <w:fldChar w:fldCharType="end"/>
            </w:r>
          </w:hyperlink>
        </w:p>
        <w:p w14:paraId="0D438B7F" w14:textId="7AE3F580" w:rsidR="00375022" w:rsidRPr="00375022" w:rsidRDefault="009F4F45">
          <w:pPr>
            <w:pStyle w:val="21"/>
            <w:tabs>
              <w:tab w:val="right" w:leader="dot" w:pos="8302"/>
            </w:tabs>
            <w:rPr>
              <w:rFonts w:ascii="Times New Roman" w:hAnsi="Times New Roman"/>
              <w:noProof/>
              <w:kern w:val="2"/>
              <w:sz w:val="21"/>
            </w:rPr>
          </w:pPr>
          <w:hyperlink w:anchor="_Toc531292948" w:history="1">
            <w:r w:rsidR="00375022" w:rsidRPr="00375022">
              <w:rPr>
                <w:rStyle w:val="af0"/>
                <w:rFonts w:ascii="Times New Roman" w:hAnsi="Times New Roman"/>
                <w:noProof/>
              </w:rPr>
              <w:t>Data element 3: Questio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8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2</w:t>
            </w:r>
            <w:r w:rsidR="00375022" w:rsidRPr="00375022">
              <w:rPr>
                <w:rFonts w:ascii="Times New Roman" w:hAnsi="Times New Roman"/>
                <w:noProof/>
                <w:webHidden/>
              </w:rPr>
              <w:fldChar w:fldCharType="end"/>
            </w:r>
          </w:hyperlink>
        </w:p>
        <w:p w14:paraId="734B2E79" w14:textId="51241727" w:rsidR="00375022" w:rsidRPr="00375022" w:rsidRDefault="009F4F45">
          <w:pPr>
            <w:pStyle w:val="31"/>
            <w:tabs>
              <w:tab w:val="right" w:leader="dot" w:pos="8302"/>
            </w:tabs>
            <w:rPr>
              <w:rFonts w:ascii="Times New Roman" w:hAnsi="Times New Roman"/>
              <w:noProof/>
              <w:kern w:val="2"/>
              <w:sz w:val="21"/>
            </w:rPr>
          </w:pPr>
          <w:hyperlink w:anchor="_Toc531292949" w:history="1">
            <w:r w:rsidR="00375022" w:rsidRPr="00375022">
              <w:rPr>
                <w:rStyle w:val="af0"/>
                <w:rFonts w:ascii="Times New Roman" w:hAnsi="Times New Roman"/>
                <w:noProof/>
              </w:rPr>
              <w:t>Definition v1 (Original)</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49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2</w:t>
            </w:r>
            <w:r w:rsidR="00375022" w:rsidRPr="00375022">
              <w:rPr>
                <w:rFonts w:ascii="Times New Roman" w:hAnsi="Times New Roman"/>
                <w:noProof/>
                <w:webHidden/>
              </w:rPr>
              <w:fldChar w:fldCharType="end"/>
            </w:r>
          </w:hyperlink>
        </w:p>
        <w:p w14:paraId="2642BFA9" w14:textId="3CB41EF5" w:rsidR="00375022" w:rsidRPr="00375022" w:rsidRDefault="009F4F45">
          <w:pPr>
            <w:pStyle w:val="31"/>
            <w:tabs>
              <w:tab w:val="right" w:leader="dot" w:pos="8302"/>
            </w:tabs>
            <w:rPr>
              <w:rFonts w:ascii="Times New Roman" w:hAnsi="Times New Roman"/>
              <w:noProof/>
              <w:kern w:val="2"/>
              <w:sz w:val="21"/>
            </w:rPr>
          </w:pPr>
          <w:hyperlink w:anchor="_Toc531292950" w:history="1">
            <w:r w:rsidR="00375022" w:rsidRPr="00375022">
              <w:rPr>
                <w:rStyle w:val="af0"/>
                <w:rFonts w:ascii="Times New Roman" w:hAnsi="Times New Roman"/>
                <w:noProof/>
              </w:rPr>
              <w:t>Why this definition was chose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0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2</w:t>
            </w:r>
            <w:r w:rsidR="00375022" w:rsidRPr="00375022">
              <w:rPr>
                <w:rFonts w:ascii="Times New Roman" w:hAnsi="Times New Roman"/>
                <w:noProof/>
                <w:webHidden/>
              </w:rPr>
              <w:fldChar w:fldCharType="end"/>
            </w:r>
          </w:hyperlink>
        </w:p>
        <w:p w14:paraId="69BF78DB" w14:textId="5B5422D5" w:rsidR="00375022" w:rsidRPr="00375022" w:rsidRDefault="009F4F45">
          <w:pPr>
            <w:pStyle w:val="31"/>
            <w:tabs>
              <w:tab w:val="right" w:leader="dot" w:pos="8302"/>
            </w:tabs>
            <w:rPr>
              <w:rFonts w:ascii="Times New Roman" w:hAnsi="Times New Roman"/>
              <w:noProof/>
              <w:kern w:val="2"/>
              <w:sz w:val="21"/>
            </w:rPr>
          </w:pPr>
          <w:hyperlink w:anchor="_Toc531292951" w:history="1">
            <w:r w:rsidR="00375022" w:rsidRPr="00375022">
              <w:rPr>
                <w:rStyle w:val="af0"/>
                <w:rFonts w:ascii="Times New Roman" w:hAnsi="Times New Roman"/>
                <w:noProof/>
              </w:rPr>
              <w:t>Collection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1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2</w:t>
            </w:r>
            <w:r w:rsidR="00375022" w:rsidRPr="00375022">
              <w:rPr>
                <w:rFonts w:ascii="Times New Roman" w:hAnsi="Times New Roman"/>
                <w:noProof/>
                <w:webHidden/>
              </w:rPr>
              <w:fldChar w:fldCharType="end"/>
            </w:r>
          </w:hyperlink>
        </w:p>
        <w:p w14:paraId="718C47D1" w14:textId="50C22D60" w:rsidR="00375022" w:rsidRPr="00375022" w:rsidRDefault="009F4F45">
          <w:pPr>
            <w:pStyle w:val="31"/>
            <w:tabs>
              <w:tab w:val="right" w:leader="dot" w:pos="8302"/>
            </w:tabs>
            <w:rPr>
              <w:rFonts w:ascii="Times New Roman" w:hAnsi="Times New Roman"/>
              <w:noProof/>
              <w:kern w:val="2"/>
              <w:sz w:val="21"/>
            </w:rPr>
          </w:pPr>
          <w:hyperlink w:anchor="_Toc531292952" w:history="1">
            <w:r w:rsidR="00375022" w:rsidRPr="00375022">
              <w:rPr>
                <w:rStyle w:val="af0"/>
                <w:rFonts w:ascii="Times New Roman" w:hAnsi="Times New Roman"/>
                <w:noProof/>
              </w:rPr>
              <w:t>Use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2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3</w:t>
            </w:r>
            <w:r w:rsidR="00375022" w:rsidRPr="00375022">
              <w:rPr>
                <w:rFonts w:ascii="Times New Roman" w:hAnsi="Times New Roman"/>
                <w:noProof/>
                <w:webHidden/>
              </w:rPr>
              <w:fldChar w:fldCharType="end"/>
            </w:r>
          </w:hyperlink>
        </w:p>
        <w:p w14:paraId="2DAC0A19" w14:textId="577AC9F1" w:rsidR="00375022" w:rsidRPr="00375022" w:rsidRDefault="009F4F45">
          <w:pPr>
            <w:pStyle w:val="31"/>
            <w:tabs>
              <w:tab w:val="right" w:leader="dot" w:pos="8302"/>
            </w:tabs>
            <w:rPr>
              <w:rFonts w:ascii="Times New Roman" w:hAnsi="Times New Roman"/>
              <w:noProof/>
              <w:kern w:val="2"/>
              <w:sz w:val="21"/>
            </w:rPr>
          </w:pPr>
          <w:hyperlink w:anchor="_Toc531292953" w:history="1">
            <w:r w:rsidR="00375022" w:rsidRPr="00375022">
              <w:rPr>
                <w:rStyle w:val="af0"/>
                <w:rFonts w:ascii="Times New Roman" w:hAnsi="Times New Roman"/>
                <w:noProof/>
              </w:rPr>
              <w:t>Value set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3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3</w:t>
            </w:r>
            <w:r w:rsidR="00375022" w:rsidRPr="00375022">
              <w:rPr>
                <w:rFonts w:ascii="Times New Roman" w:hAnsi="Times New Roman"/>
                <w:noProof/>
                <w:webHidden/>
              </w:rPr>
              <w:fldChar w:fldCharType="end"/>
            </w:r>
          </w:hyperlink>
        </w:p>
        <w:p w14:paraId="3C0C2D96" w14:textId="0F7E816E" w:rsidR="00375022" w:rsidRPr="00375022" w:rsidRDefault="009F4F45">
          <w:pPr>
            <w:pStyle w:val="31"/>
            <w:tabs>
              <w:tab w:val="right" w:leader="dot" w:pos="8302"/>
            </w:tabs>
            <w:rPr>
              <w:rFonts w:ascii="Times New Roman" w:hAnsi="Times New Roman"/>
              <w:noProof/>
              <w:kern w:val="2"/>
              <w:sz w:val="21"/>
            </w:rPr>
          </w:pPr>
          <w:hyperlink w:anchor="_Toc531292954" w:history="1">
            <w:r w:rsidR="00375022" w:rsidRPr="00375022">
              <w:rPr>
                <w:rStyle w:val="af0"/>
                <w:rFonts w:ascii="Times New Roman" w:hAnsi="Times New Roman"/>
                <w:noProof/>
              </w:rPr>
              <w:t>Identified issu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4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3</w:t>
            </w:r>
            <w:r w:rsidR="00375022" w:rsidRPr="00375022">
              <w:rPr>
                <w:rFonts w:ascii="Times New Roman" w:hAnsi="Times New Roman"/>
                <w:noProof/>
                <w:webHidden/>
              </w:rPr>
              <w:fldChar w:fldCharType="end"/>
            </w:r>
          </w:hyperlink>
        </w:p>
        <w:p w14:paraId="3A3D986D" w14:textId="1B94D015" w:rsidR="00375022" w:rsidRPr="00375022" w:rsidRDefault="009F4F45">
          <w:pPr>
            <w:pStyle w:val="21"/>
            <w:tabs>
              <w:tab w:val="right" w:leader="dot" w:pos="8302"/>
            </w:tabs>
            <w:rPr>
              <w:rFonts w:ascii="Times New Roman" w:hAnsi="Times New Roman"/>
              <w:noProof/>
              <w:kern w:val="2"/>
              <w:sz w:val="21"/>
            </w:rPr>
          </w:pPr>
          <w:hyperlink w:anchor="_Toc531292955" w:history="1">
            <w:r w:rsidR="00375022" w:rsidRPr="00375022">
              <w:rPr>
                <w:rStyle w:val="af0"/>
                <w:rFonts w:ascii="Times New Roman" w:hAnsi="Times New Roman"/>
                <w:noProof/>
              </w:rPr>
              <w:t>Data element 4: Precise Symptom</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5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3</w:t>
            </w:r>
            <w:r w:rsidR="00375022" w:rsidRPr="00375022">
              <w:rPr>
                <w:rFonts w:ascii="Times New Roman" w:hAnsi="Times New Roman"/>
                <w:noProof/>
                <w:webHidden/>
              </w:rPr>
              <w:fldChar w:fldCharType="end"/>
            </w:r>
          </w:hyperlink>
        </w:p>
        <w:p w14:paraId="680D6BA1" w14:textId="0089CCD0" w:rsidR="00375022" w:rsidRPr="00375022" w:rsidRDefault="009F4F45">
          <w:pPr>
            <w:pStyle w:val="31"/>
            <w:tabs>
              <w:tab w:val="right" w:leader="dot" w:pos="8302"/>
            </w:tabs>
            <w:rPr>
              <w:rFonts w:ascii="Times New Roman" w:hAnsi="Times New Roman"/>
              <w:noProof/>
              <w:kern w:val="2"/>
              <w:sz w:val="21"/>
            </w:rPr>
          </w:pPr>
          <w:hyperlink w:anchor="_Toc531292956" w:history="1">
            <w:r w:rsidR="00375022" w:rsidRPr="00375022">
              <w:rPr>
                <w:rStyle w:val="af0"/>
                <w:rFonts w:ascii="Times New Roman" w:hAnsi="Times New Roman"/>
                <w:noProof/>
              </w:rPr>
              <w:t>Definitio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6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3</w:t>
            </w:r>
            <w:r w:rsidR="00375022" w:rsidRPr="00375022">
              <w:rPr>
                <w:rFonts w:ascii="Times New Roman" w:hAnsi="Times New Roman"/>
                <w:noProof/>
                <w:webHidden/>
              </w:rPr>
              <w:fldChar w:fldCharType="end"/>
            </w:r>
          </w:hyperlink>
        </w:p>
        <w:p w14:paraId="65E6FE1D" w14:textId="5A30116F" w:rsidR="00375022" w:rsidRPr="00375022" w:rsidRDefault="009F4F45">
          <w:pPr>
            <w:pStyle w:val="31"/>
            <w:tabs>
              <w:tab w:val="right" w:leader="dot" w:pos="8302"/>
            </w:tabs>
            <w:rPr>
              <w:rFonts w:ascii="Times New Roman" w:hAnsi="Times New Roman"/>
              <w:noProof/>
              <w:kern w:val="2"/>
              <w:sz w:val="21"/>
            </w:rPr>
          </w:pPr>
          <w:hyperlink w:anchor="_Toc531292957" w:history="1">
            <w:r w:rsidR="00375022" w:rsidRPr="00375022">
              <w:rPr>
                <w:rStyle w:val="af0"/>
                <w:rFonts w:ascii="Times New Roman" w:hAnsi="Times New Roman"/>
                <w:noProof/>
              </w:rPr>
              <w:t>Why this definition was chose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7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4</w:t>
            </w:r>
            <w:r w:rsidR="00375022" w:rsidRPr="00375022">
              <w:rPr>
                <w:rFonts w:ascii="Times New Roman" w:hAnsi="Times New Roman"/>
                <w:noProof/>
                <w:webHidden/>
              </w:rPr>
              <w:fldChar w:fldCharType="end"/>
            </w:r>
          </w:hyperlink>
        </w:p>
        <w:p w14:paraId="69AF9DB0" w14:textId="5019C653" w:rsidR="00375022" w:rsidRPr="00375022" w:rsidRDefault="009F4F45">
          <w:pPr>
            <w:pStyle w:val="31"/>
            <w:tabs>
              <w:tab w:val="right" w:leader="dot" w:pos="8302"/>
            </w:tabs>
            <w:rPr>
              <w:rFonts w:ascii="Times New Roman" w:hAnsi="Times New Roman"/>
              <w:noProof/>
              <w:kern w:val="2"/>
              <w:sz w:val="21"/>
            </w:rPr>
          </w:pPr>
          <w:hyperlink w:anchor="_Toc531292958" w:history="1">
            <w:r w:rsidR="00375022" w:rsidRPr="00375022">
              <w:rPr>
                <w:rStyle w:val="af0"/>
                <w:rFonts w:ascii="Times New Roman" w:hAnsi="Times New Roman"/>
                <w:noProof/>
              </w:rPr>
              <w:t>Collection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8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4</w:t>
            </w:r>
            <w:r w:rsidR="00375022" w:rsidRPr="00375022">
              <w:rPr>
                <w:rFonts w:ascii="Times New Roman" w:hAnsi="Times New Roman"/>
                <w:noProof/>
                <w:webHidden/>
              </w:rPr>
              <w:fldChar w:fldCharType="end"/>
            </w:r>
          </w:hyperlink>
        </w:p>
        <w:p w14:paraId="11414C25" w14:textId="5D51BDFD" w:rsidR="00375022" w:rsidRPr="00375022" w:rsidRDefault="009F4F45">
          <w:pPr>
            <w:pStyle w:val="31"/>
            <w:tabs>
              <w:tab w:val="right" w:leader="dot" w:pos="8302"/>
            </w:tabs>
            <w:rPr>
              <w:rFonts w:ascii="Times New Roman" w:hAnsi="Times New Roman"/>
              <w:noProof/>
              <w:kern w:val="2"/>
              <w:sz w:val="21"/>
            </w:rPr>
          </w:pPr>
          <w:hyperlink w:anchor="_Toc531292959" w:history="1">
            <w:r w:rsidR="00375022" w:rsidRPr="00375022">
              <w:rPr>
                <w:rStyle w:val="af0"/>
                <w:rFonts w:ascii="Times New Roman" w:hAnsi="Times New Roman"/>
                <w:noProof/>
              </w:rPr>
              <w:t>Use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59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4</w:t>
            </w:r>
            <w:r w:rsidR="00375022" w:rsidRPr="00375022">
              <w:rPr>
                <w:rFonts w:ascii="Times New Roman" w:hAnsi="Times New Roman"/>
                <w:noProof/>
                <w:webHidden/>
              </w:rPr>
              <w:fldChar w:fldCharType="end"/>
            </w:r>
          </w:hyperlink>
        </w:p>
        <w:p w14:paraId="1112EDCD" w14:textId="2964CF57" w:rsidR="00375022" w:rsidRPr="00375022" w:rsidRDefault="009F4F45">
          <w:pPr>
            <w:pStyle w:val="31"/>
            <w:tabs>
              <w:tab w:val="right" w:leader="dot" w:pos="8302"/>
            </w:tabs>
            <w:rPr>
              <w:rFonts w:ascii="Times New Roman" w:hAnsi="Times New Roman"/>
              <w:noProof/>
              <w:kern w:val="2"/>
              <w:sz w:val="21"/>
            </w:rPr>
          </w:pPr>
          <w:hyperlink w:anchor="_Toc531292960" w:history="1">
            <w:r w:rsidR="00375022" w:rsidRPr="00375022">
              <w:rPr>
                <w:rStyle w:val="af0"/>
                <w:rFonts w:ascii="Times New Roman" w:hAnsi="Times New Roman"/>
                <w:noProof/>
              </w:rPr>
              <w:t>Value set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0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4</w:t>
            </w:r>
            <w:r w:rsidR="00375022" w:rsidRPr="00375022">
              <w:rPr>
                <w:rFonts w:ascii="Times New Roman" w:hAnsi="Times New Roman"/>
                <w:noProof/>
                <w:webHidden/>
              </w:rPr>
              <w:fldChar w:fldCharType="end"/>
            </w:r>
          </w:hyperlink>
        </w:p>
        <w:p w14:paraId="1E399A75" w14:textId="294AC3EC" w:rsidR="00375022" w:rsidRPr="00375022" w:rsidRDefault="009F4F45">
          <w:pPr>
            <w:pStyle w:val="31"/>
            <w:tabs>
              <w:tab w:val="right" w:leader="dot" w:pos="8302"/>
            </w:tabs>
            <w:rPr>
              <w:rFonts w:ascii="Times New Roman" w:hAnsi="Times New Roman"/>
              <w:noProof/>
              <w:kern w:val="2"/>
              <w:sz w:val="21"/>
            </w:rPr>
          </w:pPr>
          <w:hyperlink w:anchor="_Toc531292961" w:history="1">
            <w:r w:rsidR="00375022" w:rsidRPr="00375022">
              <w:rPr>
                <w:rStyle w:val="af0"/>
                <w:rFonts w:ascii="Times New Roman" w:hAnsi="Times New Roman"/>
                <w:noProof/>
              </w:rPr>
              <w:t>Identified issu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1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5</w:t>
            </w:r>
            <w:r w:rsidR="00375022" w:rsidRPr="00375022">
              <w:rPr>
                <w:rFonts w:ascii="Times New Roman" w:hAnsi="Times New Roman"/>
                <w:noProof/>
                <w:webHidden/>
              </w:rPr>
              <w:fldChar w:fldCharType="end"/>
            </w:r>
          </w:hyperlink>
        </w:p>
        <w:p w14:paraId="22E72AD6" w14:textId="3E9A8DA7" w:rsidR="00375022" w:rsidRPr="00375022" w:rsidRDefault="009F4F45">
          <w:pPr>
            <w:pStyle w:val="21"/>
            <w:tabs>
              <w:tab w:val="right" w:leader="dot" w:pos="8302"/>
            </w:tabs>
            <w:rPr>
              <w:rFonts w:ascii="Times New Roman" w:hAnsi="Times New Roman"/>
              <w:noProof/>
              <w:kern w:val="2"/>
              <w:sz w:val="21"/>
            </w:rPr>
          </w:pPr>
          <w:hyperlink w:anchor="_Toc531292962" w:history="1">
            <w:r w:rsidR="00375022" w:rsidRPr="00375022">
              <w:rPr>
                <w:rStyle w:val="af0"/>
                <w:rFonts w:ascii="Times New Roman" w:hAnsi="Times New Roman"/>
                <w:noProof/>
              </w:rPr>
              <w:t>Data element 5: Service type</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2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5</w:t>
            </w:r>
            <w:r w:rsidR="00375022" w:rsidRPr="00375022">
              <w:rPr>
                <w:rFonts w:ascii="Times New Roman" w:hAnsi="Times New Roman"/>
                <w:noProof/>
                <w:webHidden/>
              </w:rPr>
              <w:fldChar w:fldCharType="end"/>
            </w:r>
          </w:hyperlink>
        </w:p>
        <w:p w14:paraId="19630D4A" w14:textId="0A77CEB5" w:rsidR="00375022" w:rsidRPr="00375022" w:rsidRDefault="009F4F45">
          <w:pPr>
            <w:pStyle w:val="31"/>
            <w:tabs>
              <w:tab w:val="right" w:leader="dot" w:pos="8302"/>
            </w:tabs>
            <w:rPr>
              <w:rFonts w:ascii="Times New Roman" w:hAnsi="Times New Roman"/>
              <w:noProof/>
              <w:kern w:val="2"/>
              <w:sz w:val="21"/>
            </w:rPr>
          </w:pPr>
          <w:hyperlink w:anchor="_Toc531292963" w:history="1">
            <w:r w:rsidR="00375022" w:rsidRPr="00375022">
              <w:rPr>
                <w:rStyle w:val="af0"/>
                <w:rFonts w:ascii="Times New Roman" w:hAnsi="Times New Roman"/>
                <w:noProof/>
              </w:rPr>
              <w:t>Definitio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3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5</w:t>
            </w:r>
            <w:r w:rsidR="00375022" w:rsidRPr="00375022">
              <w:rPr>
                <w:rFonts w:ascii="Times New Roman" w:hAnsi="Times New Roman"/>
                <w:noProof/>
                <w:webHidden/>
              </w:rPr>
              <w:fldChar w:fldCharType="end"/>
            </w:r>
          </w:hyperlink>
        </w:p>
        <w:p w14:paraId="0801968B" w14:textId="3CDB4711" w:rsidR="00375022" w:rsidRPr="00375022" w:rsidRDefault="009F4F45">
          <w:pPr>
            <w:pStyle w:val="31"/>
            <w:tabs>
              <w:tab w:val="right" w:leader="dot" w:pos="8302"/>
            </w:tabs>
            <w:rPr>
              <w:rFonts w:ascii="Times New Roman" w:hAnsi="Times New Roman"/>
              <w:noProof/>
              <w:kern w:val="2"/>
              <w:sz w:val="21"/>
            </w:rPr>
          </w:pPr>
          <w:hyperlink w:anchor="_Toc531292964" w:history="1">
            <w:r w:rsidR="00375022" w:rsidRPr="00375022">
              <w:rPr>
                <w:rStyle w:val="af0"/>
                <w:rFonts w:ascii="Times New Roman" w:hAnsi="Times New Roman"/>
                <w:noProof/>
              </w:rPr>
              <w:t>Why this definition was chose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4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5</w:t>
            </w:r>
            <w:r w:rsidR="00375022" w:rsidRPr="00375022">
              <w:rPr>
                <w:rFonts w:ascii="Times New Roman" w:hAnsi="Times New Roman"/>
                <w:noProof/>
                <w:webHidden/>
              </w:rPr>
              <w:fldChar w:fldCharType="end"/>
            </w:r>
          </w:hyperlink>
        </w:p>
        <w:p w14:paraId="3FF910FD" w14:textId="5BC42A9E" w:rsidR="00375022" w:rsidRPr="00375022" w:rsidRDefault="009F4F45">
          <w:pPr>
            <w:pStyle w:val="31"/>
            <w:tabs>
              <w:tab w:val="right" w:leader="dot" w:pos="8302"/>
            </w:tabs>
            <w:rPr>
              <w:rFonts w:ascii="Times New Roman" w:hAnsi="Times New Roman"/>
              <w:noProof/>
              <w:kern w:val="2"/>
              <w:sz w:val="21"/>
            </w:rPr>
          </w:pPr>
          <w:hyperlink w:anchor="_Toc531292965" w:history="1">
            <w:r w:rsidR="00375022" w:rsidRPr="00375022">
              <w:rPr>
                <w:rStyle w:val="af0"/>
                <w:rFonts w:ascii="Times New Roman" w:hAnsi="Times New Roman"/>
                <w:noProof/>
              </w:rPr>
              <w:t>Collection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5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5</w:t>
            </w:r>
            <w:r w:rsidR="00375022" w:rsidRPr="00375022">
              <w:rPr>
                <w:rFonts w:ascii="Times New Roman" w:hAnsi="Times New Roman"/>
                <w:noProof/>
                <w:webHidden/>
              </w:rPr>
              <w:fldChar w:fldCharType="end"/>
            </w:r>
          </w:hyperlink>
        </w:p>
        <w:p w14:paraId="510D801E" w14:textId="1B6E83AF" w:rsidR="00375022" w:rsidRPr="00375022" w:rsidRDefault="009F4F45">
          <w:pPr>
            <w:pStyle w:val="31"/>
            <w:tabs>
              <w:tab w:val="right" w:leader="dot" w:pos="8302"/>
            </w:tabs>
            <w:rPr>
              <w:rFonts w:ascii="Times New Roman" w:hAnsi="Times New Roman"/>
              <w:noProof/>
              <w:kern w:val="2"/>
              <w:sz w:val="21"/>
            </w:rPr>
          </w:pPr>
          <w:hyperlink w:anchor="_Toc531292966" w:history="1">
            <w:r w:rsidR="00375022" w:rsidRPr="00375022">
              <w:rPr>
                <w:rStyle w:val="af0"/>
                <w:rFonts w:ascii="Times New Roman" w:hAnsi="Times New Roman"/>
                <w:noProof/>
              </w:rPr>
              <w:t>Use of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6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6</w:t>
            </w:r>
            <w:r w:rsidR="00375022" w:rsidRPr="00375022">
              <w:rPr>
                <w:rFonts w:ascii="Times New Roman" w:hAnsi="Times New Roman"/>
                <w:noProof/>
                <w:webHidden/>
              </w:rPr>
              <w:fldChar w:fldCharType="end"/>
            </w:r>
          </w:hyperlink>
        </w:p>
        <w:p w14:paraId="0DF8E04F" w14:textId="213AE617" w:rsidR="00375022" w:rsidRPr="00375022" w:rsidRDefault="009F4F45">
          <w:pPr>
            <w:pStyle w:val="31"/>
            <w:tabs>
              <w:tab w:val="right" w:leader="dot" w:pos="8302"/>
            </w:tabs>
            <w:rPr>
              <w:rFonts w:ascii="Times New Roman" w:hAnsi="Times New Roman"/>
              <w:noProof/>
              <w:kern w:val="2"/>
              <w:sz w:val="21"/>
            </w:rPr>
          </w:pPr>
          <w:hyperlink w:anchor="_Toc531292967" w:history="1">
            <w:r w:rsidR="00375022" w:rsidRPr="00375022">
              <w:rPr>
                <w:rStyle w:val="af0"/>
                <w:rFonts w:ascii="Times New Roman" w:hAnsi="Times New Roman"/>
                <w:noProof/>
              </w:rPr>
              <w:t>Value set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7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6</w:t>
            </w:r>
            <w:r w:rsidR="00375022" w:rsidRPr="00375022">
              <w:rPr>
                <w:rFonts w:ascii="Times New Roman" w:hAnsi="Times New Roman"/>
                <w:noProof/>
                <w:webHidden/>
              </w:rPr>
              <w:fldChar w:fldCharType="end"/>
            </w:r>
          </w:hyperlink>
        </w:p>
        <w:p w14:paraId="1FC1EF46" w14:textId="03BFB69B" w:rsidR="00375022" w:rsidRPr="00375022" w:rsidRDefault="009F4F45">
          <w:pPr>
            <w:pStyle w:val="31"/>
            <w:tabs>
              <w:tab w:val="right" w:leader="dot" w:pos="8302"/>
            </w:tabs>
            <w:rPr>
              <w:rFonts w:ascii="Times New Roman" w:hAnsi="Times New Roman"/>
              <w:noProof/>
              <w:kern w:val="2"/>
              <w:sz w:val="21"/>
            </w:rPr>
          </w:pPr>
          <w:hyperlink w:anchor="_Toc531292968" w:history="1">
            <w:r w:rsidR="00375022" w:rsidRPr="00375022">
              <w:rPr>
                <w:rStyle w:val="af0"/>
                <w:rFonts w:ascii="Times New Roman" w:hAnsi="Times New Roman"/>
                <w:noProof/>
              </w:rPr>
              <w:t>Identified issu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8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6</w:t>
            </w:r>
            <w:r w:rsidR="00375022" w:rsidRPr="00375022">
              <w:rPr>
                <w:rFonts w:ascii="Times New Roman" w:hAnsi="Times New Roman"/>
                <w:noProof/>
                <w:webHidden/>
              </w:rPr>
              <w:fldChar w:fldCharType="end"/>
            </w:r>
          </w:hyperlink>
        </w:p>
        <w:p w14:paraId="6E050939" w14:textId="10417B98" w:rsidR="00375022" w:rsidRPr="00375022" w:rsidRDefault="009F4F45">
          <w:pPr>
            <w:pStyle w:val="21"/>
            <w:tabs>
              <w:tab w:val="right" w:leader="dot" w:pos="8302"/>
            </w:tabs>
            <w:rPr>
              <w:rFonts w:ascii="Times New Roman" w:hAnsi="Times New Roman"/>
              <w:noProof/>
              <w:kern w:val="2"/>
              <w:sz w:val="21"/>
            </w:rPr>
          </w:pPr>
          <w:hyperlink w:anchor="_Toc531292969" w:history="1">
            <w:r w:rsidR="00375022" w:rsidRPr="00375022">
              <w:rPr>
                <w:rStyle w:val="af0"/>
                <w:rFonts w:ascii="Times New Roman" w:hAnsi="Times New Roman"/>
                <w:noProof/>
              </w:rPr>
              <w:t>Referenc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69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6</w:t>
            </w:r>
            <w:r w:rsidR="00375022" w:rsidRPr="00375022">
              <w:rPr>
                <w:rFonts w:ascii="Times New Roman" w:hAnsi="Times New Roman"/>
                <w:noProof/>
                <w:webHidden/>
              </w:rPr>
              <w:fldChar w:fldCharType="end"/>
            </w:r>
          </w:hyperlink>
        </w:p>
        <w:p w14:paraId="523FC3C5" w14:textId="1AA76B9E" w:rsidR="00375022" w:rsidRPr="00375022" w:rsidRDefault="009F4F45">
          <w:pPr>
            <w:pStyle w:val="11"/>
            <w:tabs>
              <w:tab w:val="right" w:leader="dot" w:pos="8302"/>
            </w:tabs>
            <w:rPr>
              <w:rFonts w:ascii="Times New Roman" w:hAnsi="Times New Roman"/>
              <w:noProof/>
              <w:kern w:val="2"/>
              <w:sz w:val="21"/>
            </w:rPr>
          </w:pPr>
          <w:hyperlink w:anchor="_Toc531292970" w:history="1">
            <w:r w:rsidR="00375022" w:rsidRPr="00375022">
              <w:rPr>
                <w:rStyle w:val="af0"/>
                <w:rFonts w:ascii="Times New Roman" w:hAnsi="Times New Roman"/>
                <w:noProof/>
              </w:rPr>
              <w:t>Part III: Existing Standards applying to the system or data</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0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7</w:t>
            </w:r>
            <w:r w:rsidR="00375022" w:rsidRPr="00375022">
              <w:rPr>
                <w:rFonts w:ascii="Times New Roman" w:hAnsi="Times New Roman"/>
                <w:noProof/>
                <w:webHidden/>
              </w:rPr>
              <w:fldChar w:fldCharType="end"/>
            </w:r>
          </w:hyperlink>
        </w:p>
        <w:p w14:paraId="73464457" w14:textId="394E0F1A" w:rsidR="00375022" w:rsidRPr="00375022" w:rsidRDefault="009F4F45">
          <w:pPr>
            <w:pStyle w:val="21"/>
            <w:tabs>
              <w:tab w:val="right" w:leader="dot" w:pos="8302"/>
            </w:tabs>
            <w:rPr>
              <w:rFonts w:ascii="Times New Roman" w:hAnsi="Times New Roman"/>
              <w:noProof/>
              <w:kern w:val="2"/>
              <w:sz w:val="21"/>
            </w:rPr>
          </w:pPr>
          <w:hyperlink w:anchor="_Toc531292971" w:history="1">
            <w:r w:rsidR="00375022" w:rsidRPr="00375022">
              <w:rPr>
                <w:rStyle w:val="af0"/>
                <w:rFonts w:ascii="Times New Roman" w:hAnsi="Times New Roman"/>
                <w:noProof/>
              </w:rPr>
              <w:t>Implementation Plan</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1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7</w:t>
            </w:r>
            <w:r w:rsidR="00375022" w:rsidRPr="00375022">
              <w:rPr>
                <w:rFonts w:ascii="Times New Roman" w:hAnsi="Times New Roman"/>
                <w:noProof/>
                <w:webHidden/>
              </w:rPr>
              <w:fldChar w:fldCharType="end"/>
            </w:r>
          </w:hyperlink>
        </w:p>
        <w:p w14:paraId="69B8AD65" w14:textId="3A0F8CC8" w:rsidR="00375022" w:rsidRPr="00375022" w:rsidRDefault="009F4F45">
          <w:pPr>
            <w:pStyle w:val="31"/>
            <w:tabs>
              <w:tab w:val="right" w:leader="dot" w:pos="8302"/>
            </w:tabs>
            <w:rPr>
              <w:rFonts w:ascii="Times New Roman" w:hAnsi="Times New Roman"/>
              <w:noProof/>
              <w:kern w:val="2"/>
              <w:sz w:val="21"/>
            </w:rPr>
          </w:pPr>
          <w:hyperlink w:anchor="_Toc531292972" w:history="1">
            <w:r w:rsidR="00375022" w:rsidRPr="00375022">
              <w:rPr>
                <w:rStyle w:val="af0"/>
                <w:rFonts w:ascii="Times New Roman" w:hAnsi="Times New Roman"/>
                <w:noProof/>
              </w:rPr>
              <w:t>Implementation Requirement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2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7</w:t>
            </w:r>
            <w:r w:rsidR="00375022" w:rsidRPr="00375022">
              <w:rPr>
                <w:rFonts w:ascii="Times New Roman" w:hAnsi="Times New Roman"/>
                <w:noProof/>
                <w:webHidden/>
              </w:rPr>
              <w:fldChar w:fldCharType="end"/>
            </w:r>
          </w:hyperlink>
        </w:p>
        <w:p w14:paraId="6CE0FC31" w14:textId="59C162EE" w:rsidR="00375022" w:rsidRPr="00375022" w:rsidRDefault="009F4F45">
          <w:pPr>
            <w:pStyle w:val="31"/>
            <w:tabs>
              <w:tab w:val="right" w:leader="dot" w:pos="8302"/>
            </w:tabs>
            <w:rPr>
              <w:rFonts w:ascii="Times New Roman" w:hAnsi="Times New Roman"/>
              <w:noProof/>
              <w:kern w:val="2"/>
              <w:sz w:val="21"/>
            </w:rPr>
          </w:pPr>
          <w:hyperlink w:anchor="_Toc531292973" w:history="1">
            <w:r w:rsidR="00375022" w:rsidRPr="00375022">
              <w:rPr>
                <w:rStyle w:val="af0"/>
                <w:rFonts w:ascii="Times New Roman" w:hAnsi="Times New Roman"/>
                <w:noProof/>
              </w:rPr>
              <w:t>Intended Implementation Process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3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8</w:t>
            </w:r>
            <w:r w:rsidR="00375022" w:rsidRPr="00375022">
              <w:rPr>
                <w:rFonts w:ascii="Times New Roman" w:hAnsi="Times New Roman"/>
                <w:noProof/>
                <w:webHidden/>
              </w:rPr>
              <w:fldChar w:fldCharType="end"/>
            </w:r>
          </w:hyperlink>
        </w:p>
        <w:p w14:paraId="0E37D159" w14:textId="0E8B4A11" w:rsidR="00375022" w:rsidRPr="00375022" w:rsidRDefault="009F4F45">
          <w:pPr>
            <w:pStyle w:val="31"/>
            <w:tabs>
              <w:tab w:val="right" w:leader="dot" w:pos="8302"/>
            </w:tabs>
            <w:rPr>
              <w:rFonts w:ascii="Times New Roman" w:hAnsi="Times New Roman"/>
              <w:noProof/>
              <w:kern w:val="2"/>
              <w:sz w:val="21"/>
            </w:rPr>
          </w:pPr>
          <w:hyperlink w:anchor="_Toc531292974" w:history="1">
            <w:r w:rsidR="00375022" w:rsidRPr="00375022">
              <w:rPr>
                <w:rStyle w:val="af0"/>
                <w:rFonts w:ascii="Times New Roman" w:hAnsi="Times New Roman"/>
                <w:noProof/>
              </w:rPr>
              <w:t>Potential Benefits of the system bringing to clinical workflow</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4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9</w:t>
            </w:r>
            <w:r w:rsidR="00375022" w:rsidRPr="00375022">
              <w:rPr>
                <w:rFonts w:ascii="Times New Roman" w:hAnsi="Times New Roman"/>
                <w:noProof/>
                <w:webHidden/>
              </w:rPr>
              <w:fldChar w:fldCharType="end"/>
            </w:r>
          </w:hyperlink>
        </w:p>
        <w:p w14:paraId="0E670C64" w14:textId="2825EB11" w:rsidR="00375022" w:rsidRPr="00375022" w:rsidRDefault="009F4F45">
          <w:pPr>
            <w:pStyle w:val="21"/>
            <w:tabs>
              <w:tab w:val="right" w:leader="dot" w:pos="8302"/>
            </w:tabs>
            <w:rPr>
              <w:rFonts w:ascii="Times New Roman" w:hAnsi="Times New Roman"/>
              <w:noProof/>
              <w:kern w:val="2"/>
              <w:sz w:val="21"/>
            </w:rPr>
          </w:pPr>
          <w:hyperlink w:anchor="_Toc531292975" w:history="1">
            <w:r w:rsidR="00375022" w:rsidRPr="00375022">
              <w:rPr>
                <w:rStyle w:val="af0"/>
                <w:rFonts w:ascii="Times New Roman" w:hAnsi="Times New Roman"/>
                <w:noProof/>
              </w:rPr>
              <w:t>User Interface and Workflow Requirement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5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19</w:t>
            </w:r>
            <w:r w:rsidR="00375022" w:rsidRPr="00375022">
              <w:rPr>
                <w:rFonts w:ascii="Times New Roman" w:hAnsi="Times New Roman"/>
                <w:noProof/>
                <w:webHidden/>
              </w:rPr>
              <w:fldChar w:fldCharType="end"/>
            </w:r>
          </w:hyperlink>
        </w:p>
        <w:p w14:paraId="22530FA1" w14:textId="1241B9CD" w:rsidR="00375022" w:rsidRPr="00375022" w:rsidRDefault="009F4F45">
          <w:pPr>
            <w:pStyle w:val="21"/>
            <w:tabs>
              <w:tab w:val="right" w:leader="dot" w:pos="8302"/>
            </w:tabs>
            <w:rPr>
              <w:rFonts w:ascii="Times New Roman" w:hAnsi="Times New Roman"/>
              <w:noProof/>
              <w:kern w:val="2"/>
              <w:sz w:val="21"/>
            </w:rPr>
          </w:pPr>
          <w:hyperlink w:anchor="_Toc531292976" w:history="1">
            <w:r w:rsidR="00375022" w:rsidRPr="00375022">
              <w:rPr>
                <w:rStyle w:val="af0"/>
                <w:rFonts w:ascii="Times New Roman" w:hAnsi="Times New Roman"/>
                <w:noProof/>
              </w:rPr>
              <w:t>Knowledge and System Governance</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6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20</w:t>
            </w:r>
            <w:r w:rsidR="00375022" w:rsidRPr="00375022">
              <w:rPr>
                <w:rFonts w:ascii="Times New Roman" w:hAnsi="Times New Roman"/>
                <w:noProof/>
                <w:webHidden/>
              </w:rPr>
              <w:fldChar w:fldCharType="end"/>
            </w:r>
          </w:hyperlink>
        </w:p>
        <w:p w14:paraId="678B48E9" w14:textId="4E58D854" w:rsidR="00375022" w:rsidRPr="00375022" w:rsidRDefault="009F4F45">
          <w:pPr>
            <w:pStyle w:val="31"/>
            <w:tabs>
              <w:tab w:val="right" w:leader="dot" w:pos="8302"/>
            </w:tabs>
            <w:rPr>
              <w:rFonts w:ascii="Times New Roman" w:hAnsi="Times New Roman"/>
              <w:noProof/>
              <w:kern w:val="2"/>
              <w:sz w:val="21"/>
            </w:rPr>
          </w:pPr>
          <w:hyperlink w:anchor="_Toc531292977" w:history="1">
            <w:r w:rsidR="00375022" w:rsidRPr="00375022">
              <w:rPr>
                <w:rStyle w:val="af0"/>
                <w:rFonts w:ascii="Times New Roman" w:hAnsi="Times New Roman"/>
                <w:noProof/>
              </w:rPr>
              <w:t>Knowledge Management</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7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20</w:t>
            </w:r>
            <w:r w:rsidR="00375022" w:rsidRPr="00375022">
              <w:rPr>
                <w:rFonts w:ascii="Times New Roman" w:hAnsi="Times New Roman"/>
                <w:noProof/>
                <w:webHidden/>
              </w:rPr>
              <w:fldChar w:fldCharType="end"/>
            </w:r>
          </w:hyperlink>
        </w:p>
        <w:p w14:paraId="6579000A" w14:textId="7D1ABDC3" w:rsidR="00375022" w:rsidRPr="00375022" w:rsidRDefault="009F4F45">
          <w:pPr>
            <w:pStyle w:val="31"/>
            <w:tabs>
              <w:tab w:val="right" w:leader="dot" w:pos="8302"/>
            </w:tabs>
            <w:rPr>
              <w:rFonts w:ascii="Times New Roman" w:hAnsi="Times New Roman"/>
              <w:noProof/>
              <w:kern w:val="2"/>
              <w:sz w:val="21"/>
            </w:rPr>
          </w:pPr>
          <w:hyperlink w:anchor="_Toc531292978" w:history="1">
            <w:r w:rsidR="00375022" w:rsidRPr="00375022">
              <w:rPr>
                <w:rStyle w:val="af0"/>
                <w:rFonts w:ascii="Times New Roman" w:hAnsi="Times New Roman"/>
                <w:noProof/>
              </w:rPr>
              <w:t>Project Governance</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8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20</w:t>
            </w:r>
            <w:r w:rsidR="00375022" w:rsidRPr="00375022">
              <w:rPr>
                <w:rFonts w:ascii="Times New Roman" w:hAnsi="Times New Roman"/>
                <w:noProof/>
                <w:webHidden/>
              </w:rPr>
              <w:fldChar w:fldCharType="end"/>
            </w:r>
          </w:hyperlink>
        </w:p>
        <w:p w14:paraId="6E0360F6" w14:textId="37825BD5" w:rsidR="00375022" w:rsidRPr="00375022" w:rsidRDefault="009F4F45">
          <w:pPr>
            <w:pStyle w:val="21"/>
            <w:tabs>
              <w:tab w:val="right" w:leader="dot" w:pos="8302"/>
            </w:tabs>
            <w:rPr>
              <w:rFonts w:ascii="Times New Roman" w:hAnsi="Times New Roman"/>
              <w:noProof/>
              <w:kern w:val="2"/>
              <w:sz w:val="21"/>
            </w:rPr>
          </w:pPr>
          <w:hyperlink w:anchor="_Toc531292979" w:history="1">
            <w:r w:rsidR="00375022" w:rsidRPr="00375022">
              <w:rPr>
                <w:rStyle w:val="af0"/>
                <w:rFonts w:ascii="Times New Roman" w:hAnsi="Times New Roman"/>
                <w:noProof/>
              </w:rPr>
              <w:t>Evidence Base and Feedback</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79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21</w:t>
            </w:r>
            <w:r w:rsidR="00375022" w:rsidRPr="00375022">
              <w:rPr>
                <w:rFonts w:ascii="Times New Roman" w:hAnsi="Times New Roman"/>
                <w:noProof/>
                <w:webHidden/>
              </w:rPr>
              <w:fldChar w:fldCharType="end"/>
            </w:r>
          </w:hyperlink>
        </w:p>
        <w:p w14:paraId="12ABBBB3" w14:textId="548737E4" w:rsidR="00375022" w:rsidRPr="00375022" w:rsidRDefault="009F4F45">
          <w:pPr>
            <w:pStyle w:val="31"/>
            <w:tabs>
              <w:tab w:val="right" w:leader="dot" w:pos="8302"/>
            </w:tabs>
            <w:rPr>
              <w:rFonts w:ascii="Times New Roman" w:hAnsi="Times New Roman"/>
              <w:noProof/>
              <w:kern w:val="2"/>
              <w:sz w:val="21"/>
            </w:rPr>
          </w:pPr>
          <w:hyperlink w:anchor="_Toc531292980" w:history="1">
            <w:r w:rsidR="00375022" w:rsidRPr="00375022">
              <w:rPr>
                <w:rStyle w:val="af0"/>
                <w:rFonts w:ascii="Times New Roman" w:hAnsi="Times New Roman"/>
                <w:noProof/>
              </w:rPr>
              <w:t>System Improvement Important Issu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80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21</w:t>
            </w:r>
            <w:r w:rsidR="00375022" w:rsidRPr="00375022">
              <w:rPr>
                <w:rFonts w:ascii="Times New Roman" w:hAnsi="Times New Roman"/>
                <w:noProof/>
                <w:webHidden/>
              </w:rPr>
              <w:fldChar w:fldCharType="end"/>
            </w:r>
          </w:hyperlink>
        </w:p>
        <w:p w14:paraId="614C7F18" w14:textId="2F75C1DB" w:rsidR="00375022" w:rsidRPr="00375022" w:rsidRDefault="009F4F45">
          <w:pPr>
            <w:pStyle w:val="31"/>
            <w:tabs>
              <w:tab w:val="right" w:leader="dot" w:pos="8302"/>
            </w:tabs>
            <w:rPr>
              <w:rFonts w:ascii="Times New Roman" w:hAnsi="Times New Roman"/>
              <w:noProof/>
              <w:kern w:val="2"/>
              <w:sz w:val="21"/>
            </w:rPr>
          </w:pPr>
          <w:hyperlink w:anchor="_Toc531292981" w:history="1">
            <w:r w:rsidR="00375022" w:rsidRPr="00375022">
              <w:rPr>
                <w:rStyle w:val="af0"/>
                <w:rFonts w:ascii="Times New Roman" w:hAnsi="Times New Roman"/>
                <w:noProof/>
              </w:rPr>
              <w:t>Change Adaptation Issues</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81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21</w:t>
            </w:r>
            <w:r w:rsidR="00375022" w:rsidRPr="00375022">
              <w:rPr>
                <w:rFonts w:ascii="Times New Roman" w:hAnsi="Times New Roman"/>
                <w:noProof/>
                <w:webHidden/>
              </w:rPr>
              <w:fldChar w:fldCharType="end"/>
            </w:r>
          </w:hyperlink>
        </w:p>
        <w:p w14:paraId="4EB496FB" w14:textId="73182D75" w:rsidR="00375022" w:rsidRPr="00375022" w:rsidRDefault="009F4F45">
          <w:pPr>
            <w:pStyle w:val="21"/>
            <w:tabs>
              <w:tab w:val="right" w:leader="dot" w:pos="8302"/>
            </w:tabs>
            <w:rPr>
              <w:rFonts w:ascii="Times New Roman" w:hAnsi="Times New Roman"/>
              <w:noProof/>
              <w:kern w:val="2"/>
              <w:sz w:val="21"/>
            </w:rPr>
          </w:pPr>
          <w:hyperlink w:anchor="_Toc531292982" w:history="1">
            <w:r w:rsidR="00375022" w:rsidRPr="00375022">
              <w:rPr>
                <w:rStyle w:val="af0"/>
                <w:rFonts w:ascii="Times New Roman" w:hAnsi="Times New Roman"/>
                <w:noProof/>
              </w:rPr>
              <w:t>Issues Identified</w:t>
            </w:r>
            <w:r w:rsidR="00375022" w:rsidRPr="00375022">
              <w:rPr>
                <w:rFonts w:ascii="Times New Roman" w:hAnsi="Times New Roman"/>
                <w:noProof/>
                <w:webHidden/>
              </w:rPr>
              <w:tab/>
            </w:r>
            <w:r w:rsidR="00375022" w:rsidRPr="00375022">
              <w:rPr>
                <w:rFonts w:ascii="Times New Roman" w:hAnsi="Times New Roman"/>
                <w:noProof/>
                <w:webHidden/>
              </w:rPr>
              <w:fldChar w:fldCharType="begin"/>
            </w:r>
            <w:r w:rsidR="00375022" w:rsidRPr="00375022">
              <w:rPr>
                <w:rFonts w:ascii="Times New Roman" w:hAnsi="Times New Roman"/>
                <w:noProof/>
                <w:webHidden/>
              </w:rPr>
              <w:instrText xml:space="preserve"> PAGEREF _Toc531292982 \h </w:instrText>
            </w:r>
            <w:r w:rsidR="00375022" w:rsidRPr="00375022">
              <w:rPr>
                <w:rFonts w:ascii="Times New Roman" w:hAnsi="Times New Roman"/>
                <w:noProof/>
                <w:webHidden/>
              </w:rPr>
            </w:r>
            <w:r w:rsidR="00375022" w:rsidRPr="00375022">
              <w:rPr>
                <w:rFonts w:ascii="Times New Roman" w:hAnsi="Times New Roman"/>
                <w:noProof/>
                <w:webHidden/>
              </w:rPr>
              <w:fldChar w:fldCharType="separate"/>
            </w:r>
            <w:r w:rsidR="007E3F1B">
              <w:rPr>
                <w:rFonts w:ascii="Times New Roman" w:hAnsi="Times New Roman"/>
                <w:noProof/>
                <w:webHidden/>
              </w:rPr>
              <w:t>22</w:t>
            </w:r>
            <w:r w:rsidR="00375022" w:rsidRPr="00375022">
              <w:rPr>
                <w:rFonts w:ascii="Times New Roman" w:hAnsi="Times New Roman"/>
                <w:noProof/>
                <w:webHidden/>
              </w:rPr>
              <w:fldChar w:fldCharType="end"/>
            </w:r>
          </w:hyperlink>
        </w:p>
        <w:p w14:paraId="19D5FB60" w14:textId="0A113905" w:rsidR="00652BFA" w:rsidRPr="00D858F6" w:rsidRDefault="00652BFA">
          <w:r w:rsidRPr="00375022">
            <w:rPr>
              <w:b/>
              <w:bCs/>
              <w:sz w:val="22"/>
              <w:szCs w:val="22"/>
              <w:lang w:val="zh-CN"/>
            </w:rPr>
            <w:fldChar w:fldCharType="end"/>
          </w:r>
        </w:p>
      </w:sdtContent>
    </w:sdt>
    <w:p w14:paraId="7E127D3F" w14:textId="77777777" w:rsidR="00652BFA" w:rsidRPr="00D858F6" w:rsidRDefault="00652BFA">
      <w:pPr>
        <w:widowControl/>
        <w:jc w:val="left"/>
        <w:rPr>
          <w:bCs/>
          <w:kern w:val="44"/>
          <w:sz w:val="28"/>
          <w:szCs w:val="28"/>
        </w:rPr>
      </w:pPr>
      <w:r w:rsidRPr="00D858F6">
        <w:rPr>
          <w:b/>
          <w:sz w:val="28"/>
          <w:szCs w:val="28"/>
        </w:rPr>
        <w:br w:type="page"/>
      </w:r>
    </w:p>
    <w:p w14:paraId="2B3B2A1B" w14:textId="18E743BA" w:rsidR="00C13E41" w:rsidRPr="00D858F6" w:rsidRDefault="00AC72B8" w:rsidP="005942B7">
      <w:pPr>
        <w:pStyle w:val="1"/>
        <w:jc w:val="center"/>
        <w:rPr>
          <w:sz w:val="28"/>
          <w:szCs w:val="28"/>
        </w:rPr>
      </w:pPr>
      <w:bookmarkStart w:id="0" w:name="_Toc531292923"/>
      <w:r w:rsidRPr="00D858F6">
        <w:rPr>
          <w:sz w:val="28"/>
          <w:szCs w:val="28"/>
        </w:rPr>
        <w:lastRenderedPageBreak/>
        <w:t>Part I</w:t>
      </w:r>
      <w:r w:rsidR="00C13E41" w:rsidRPr="00D858F6">
        <w:rPr>
          <w:sz w:val="28"/>
          <w:szCs w:val="28"/>
        </w:rPr>
        <w:t>: System and functional data points</w:t>
      </w:r>
      <w:bookmarkEnd w:id="0"/>
    </w:p>
    <w:p w14:paraId="146957C8" w14:textId="4507F762" w:rsidR="00EE6A18" w:rsidRPr="00D858F6" w:rsidRDefault="00C13E41" w:rsidP="009C1404">
      <w:pPr>
        <w:pStyle w:val="2"/>
        <w:numPr>
          <w:ilvl w:val="0"/>
          <w:numId w:val="1"/>
        </w:numPr>
        <w:rPr>
          <w:rFonts w:ascii="Times New Roman" w:eastAsia="Arial Unicode MS" w:hAnsi="Times New Roman" w:cs="Times New Roman"/>
          <w:sz w:val="24"/>
          <w:szCs w:val="24"/>
        </w:rPr>
      </w:pPr>
      <w:bookmarkStart w:id="1" w:name="_Toc531292924"/>
      <w:r w:rsidRPr="00D858F6">
        <w:rPr>
          <w:rFonts w:ascii="Times New Roman" w:eastAsia="Arial Unicode MS" w:hAnsi="Times New Roman" w:cs="Times New Roman"/>
          <w:sz w:val="24"/>
          <w:szCs w:val="24"/>
        </w:rPr>
        <w:t>Problem Scenario</w:t>
      </w:r>
      <w:bookmarkEnd w:id="1"/>
    </w:p>
    <w:p w14:paraId="6E28F01F" w14:textId="23D2C9E9" w:rsidR="00BF68E1" w:rsidRPr="00D858F6" w:rsidRDefault="00BF68E1" w:rsidP="009C1404">
      <w:pPr>
        <w:numPr>
          <w:ilvl w:val="1"/>
          <w:numId w:val="1"/>
        </w:numPr>
        <w:ind w:left="420"/>
        <w:rPr>
          <w:rFonts w:eastAsia="Arial Unicode MS"/>
          <w:szCs w:val="21"/>
        </w:rPr>
      </w:pPr>
      <w:r w:rsidRPr="00D858F6">
        <w:rPr>
          <w:rFonts w:eastAsia="Arial Unicode MS"/>
          <w:szCs w:val="21"/>
        </w:rPr>
        <w:t>Due to lack of medical knowledge, some people do not know when to seek medical care and which medical service is appropriate for their needs. This results in unnecessary calls to emergency services, false alarms and in appropriate use of these emergency facilities, which might mean that those with a greater need do not receive urgent care. This can also result in people failing to save themselves from suffering acute situations.</w:t>
      </w:r>
    </w:p>
    <w:p w14:paraId="1B932193" w14:textId="7FC64A7F" w:rsidR="00EE6A18" w:rsidRPr="00D858F6" w:rsidRDefault="00EE6A18" w:rsidP="009C1404">
      <w:pPr>
        <w:numPr>
          <w:ilvl w:val="1"/>
          <w:numId w:val="1"/>
        </w:numPr>
        <w:ind w:left="420"/>
        <w:jc w:val="left"/>
        <w:rPr>
          <w:rFonts w:eastAsia="Arial Unicode MS"/>
          <w:szCs w:val="21"/>
        </w:rPr>
      </w:pPr>
      <w:r w:rsidRPr="00D858F6">
        <w:rPr>
          <w:rFonts w:eastAsia="Arial Unicode MS"/>
          <w:szCs w:val="21"/>
        </w:rPr>
        <w:t>In this project, a software application that can direct people to proper medical services is proposed, to help those lacking medical knowledge to decide the proper type of medical service they</w:t>
      </w:r>
      <w:r w:rsidR="005C6B72" w:rsidRPr="00D858F6">
        <w:rPr>
          <w:rFonts w:eastAsia="Arial Unicode MS"/>
          <w:szCs w:val="21"/>
        </w:rPr>
        <w:t xml:space="preserve"> can refer to</w:t>
      </w:r>
      <w:r w:rsidRPr="00D858F6">
        <w:rPr>
          <w:rFonts w:eastAsia="Arial Unicode MS"/>
          <w:szCs w:val="21"/>
        </w:rPr>
        <w:t xml:space="preserve">. </w:t>
      </w:r>
    </w:p>
    <w:p w14:paraId="66171629" w14:textId="6BB47A36" w:rsidR="00EE6A18" w:rsidRPr="00D858F6" w:rsidRDefault="00EE6A18" w:rsidP="009C1404">
      <w:pPr>
        <w:pStyle w:val="2"/>
        <w:numPr>
          <w:ilvl w:val="0"/>
          <w:numId w:val="1"/>
        </w:numPr>
        <w:rPr>
          <w:rFonts w:ascii="Times New Roman" w:eastAsia="Arial Unicode MS" w:hAnsi="Times New Roman" w:cs="Times New Roman"/>
          <w:sz w:val="24"/>
          <w:szCs w:val="24"/>
        </w:rPr>
      </w:pPr>
      <w:bookmarkStart w:id="2" w:name="_Toc531292925"/>
      <w:r w:rsidRPr="00D858F6">
        <w:rPr>
          <w:rFonts w:ascii="Times New Roman" w:eastAsia="Arial Unicode MS" w:hAnsi="Times New Roman" w:cs="Times New Roman"/>
          <w:sz w:val="24"/>
          <w:szCs w:val="24"/>
        </w:rPr>
        <w:t>Application objectives</w:t>
      </w:r>
      <w:bookmarkEnd w:id="2"/>
    </w:p>
    <w:p w14:paraId="0E4D91B1" w14:textId="7F70301B" w:rsidR="005D0D34" w:rsidRPr="00D858F6" w:rsidRDefault="00BC5457" w:rsidP="009C1404">
      <w:pPr>
        <w:numPr>
          <w:ilvl w:val="0"/>
          <w:numId w:val="2"/>
        </w:numPr>
        <w:rPr>
          <w:rFonts w:eastAsia="Arial Unicode MS"/>
          <w:szCs w:val="21"/>
        </w:rPr>
      </w:pPr>
      <w:r w:rsidRPr="00D858F6">
        <w:rPr>
          <w:rFonts w:eastAsia="Arial Unicode MS"/>
          <w:szCs w:val="21"/>
        </w:rPr>
        <w:t>Give patients proper advice</w:t>
      </w:r>
      <w:r w:rsidR="005C6B72" w:rsidRPr="00D858F6">
        <w:rPr>
          <w:rFonts w:eastAsia="Arial Unicode MS"/>
          <w:szCs w:val="21"/>
        </w:rPr>
        <w:t xml:space="preserve"> according to the symptoms they are suffering. </w:t>
      </w:r>
    </w:p>
    <w:p w14:paraId="7C23900D" w14:textId="50B8255F" w:rsidR="005D0D34" w:rsidRPr="00D858F6" w:rsidRDefault="005D0D34" w:rsidP="009C1404">
      <w:pPr>
        <w:numPr>
          <w:ilvl w:val="0"/>
          <w:numId w:val="2"/>
        </w:numPr>
        <w:rPr>
          <w:rFonts w:eastAsia="Arial Unicode MS"/>
          <w:szCs w:val="21"/>
        </w:rPr>
      </w:pPr>
      <w:r w:rsidRPr="00D858F6">
        <w:rPr>
          <w:rFonts w:eastAsia="Arial Unicode MS"/>
          <w:szCs w:val="21"/>
        </w:rPr>
        <w:t>Recommend</w:t>
      </w:r>
      <w:r w:rsidR="00523118" w:rsidRPr="00D858F6">
        <w:rPr>
          <w:rFonts w:eastAsia="Arial Unicode MS"/>
          <w:szCs w:val="21"/>
        </w:rPr>
        <w:t>ation to</w:t>
      </w:r>
      <w:r w:rsidRPr="00D858F6">
        <w:rPr>
          <w:rFonts w:eastAsia="Arial Unicode MS"/>
          <w:szCs w:val="21"/>
        </w:rPr>
        <w:t xml:space="preserve"> patients </w:t>
      </w:r>
      <w:r w:rsidR="00523118" w:rsidRPr="00D858F6">
        <w:rPr>
          <w:rFonts w:eastAsia="Arial Unicode MS"/>
          <w:szCs w:val="21"/>
        </w:rPr>
        <w:t xml:space="preserve">about </w:t>
      </w:r>
      <w:r w:rsidRPr="00D858F6">
        <w:rPr>
          <w:rFonts w:eastAsia="Arial Unicode MS"/>
          <w:szCs w:val="21"/>
        </w:rPr>
        <w:t xml:space="preserve">medical services based on </w:t>
      </w:r>
      <w:r w:rsidR="005F5B4C" w:rsidRPr="00D858F6">
        <w:rPr>
          <w:rFonts w:eastAsia="Arial Unicode MS"/>
          <w:szCs w:val="21"/>
        </w:rPr>
        <w:t>the information they provided</w:t>
      </w:r>
      <w:r w:rsidRPr="00D858F6">
        <w:rPr>
          <w:rFonts w:eastAsia="Arial Unicode MS"/>
          <w:szCs w:val="21"/>
        </w:rPr>
        <w:t xml:space="preserve">. </w:t>
      </w:r>
    </w:p>
    <w:p w14:paraId="493C5CF3" w14:textId="51396946" w:rsidR="00123B44" w:rsidRPr="00D858F6" w:rsidRDefault="00123B44" w:rsidP="009C1404">
      <w:pPr>
        <w:numPr>
          <w:ilvl w:val="0"/>
          <w:numId w:val="2"/>
        </w:numPr>
        <w:rPr>
          <w:rFonts w:eastAsia="Arial Unicode MS"/>
          <w:szCs w:val="21"/>
        </w:rPr>
      </w:pPr>
      <w:r w:rsidRPr="00D858F6">
        <w:rPr>
          <w:rFonts w:eastAsia="Arial Unicode MS"/>
          <w:szCs w:val="21"/>
        </w:rPr>
        <w:t xml:space="preserve">As an additional outcome, the application is able to tell the patient about the closest spot they can get the corresponding type of recommended medical service. </w:t>
      </w:r>
    </w:p>
    <w:p w14:paraId="4D267488" w14:textId="69EC6D69" w:rsidR="00C13E41" w:rsidRPr="00D858F6" w:rsidRDefault="00C13E41" w:rsidP="009C1404">
      <w:pPr>
        <w:pStyle w:val="2"/>
        <w:numPr>
          <w:ilvl w:val="0"/>
          <w:numId w:val="1"/>
        </w:numPr>
        <w:rPr>
          <w:rFonts w:ascii="Times New Roman" w:eastAsia="Arial Unicode MS" w:hAnsi="Times New Roman" w:cs="Times New Roman"/>
          <w:sz w:val="24"/>
          <w:szCs w:val="24"/>
        </w:rPr>
      </w:pPr>
      <w:bookmarkStart w:id="3" w:name="_Toc531292926"/>
      <w:r w:rsidRPr="00D858F6">
        <w:rPr>
          <w:rFonts w:ascii="Times New Roman" w:eastAsia="Arial Unicode MS" w:hAnsi="Times New Roman" w:cs="Times New Roman"/>
          <w:sz w:val="24"/>
          <w:szCs w:val="24"/>
        </w:rPr>
        <w:t>Function Specifications</w:t>
      </w:r>
      <w:bookmarkEnd w:id="3"/>
    </w:p>
    <w:p w14:paraId="3FA93ACF" w14:textId="5945ED78" w:rsidR="004549FE" w:rsidRPr="00D858F6" w:rsidRDefault="004549FE" w:rsidP="009C1404">
      <w:pPr>
        <w:pStyle w:val="3"/>
        <w:numPr>
          <w:ilvl w:val="0"/>
          <w:numId w:val="3"/>
        </w:numPr>
        <w:rPr>
          <w:rFonts w:eastAsia="Arial Unicode MS"/>
          <w:b w:val="0"/>
          <w:sz w:val="24"/>
          <w:szCs w:val="24"/>
        </w:rPr>
      </w:pPr>
      <w:bookmarkStart w:id="4" w:name="_Toc531292927"/>
      <w:r w:rsidRPr="00D858F6">
        <w:rPr>
          <w:rFonts w:eastAsia="Arial Unicode MS"/>
          <w:b w:val="0"/>
          <w:sz w:val="24"/>
          <w:szCs w:val="24"/>
        </w:rPr>
        <w:t>Data establishment</w:t>
      </w:r>
      <w:bookmarkEnd w:id="4"/>
    </w:p>
    <w:p w14:paraId="04B5D218" w14:textId="48FFCED6" w:rsidR="0083574C" w:rsidRPr="00D858F6" w:rsidRDefault="0083574C" w:rsidP="00302EA9">
      <w:pPr>
        <w:jc w:val="left"/>
        <w:rPr>
          <w:rFonts w:eastAsia="Arial Unicode MS"/>
          <w:szCs w:val="21"/>
        </w:rPr>
      </w:pPr>
      <w:r w:rsidRPr="00D858F6">
        <w:rPr>
          <w:rFonts w:eastAsia="Arial Unicode MS"/>
          <w:szCs w:val="21"/>
        </w:rPr>
        <w:t>To build this application, several data sources are required:</w:t>
      </w:r>
    </w:p>
    <w:p w14:paraId="00FEC608" w14:textId="337AD6D8" w:rsidR="0083574C" w:rsidRPr="00D858F6" w:rsidRDefault="0083574C" w:rsidP="009C1404">
      <w:pPr>
        <w:numPr>
          <w:ilvl w:val="0"/>
          <w:numId w:val="4"/>
        </w:numPr>
        <w:jc w:val="left"/>
        <w:rPr>
          <w:rFonts w:eastAsia="Arial Unicode MS"/>
          <w:szCs w:val="21"/>
        </w:rPr>
      </w:pPr>
      <w:r w:rsidRPr="00D858F6">
        <w:rPr>
          <w:rFonts w:eastAsia="Arial Unicode MS"/>
          <w:b/>
          <w:szCs w:val="21"/>
        </w:rPr>
        <w:t xml:space="preserve">Data about typical </w:t>
      </w:r>
      <w:r w:rsidR="001F51CA" w:rsidRPr="00D858F6">
        <w:rPr>
          <w:rFonts w:eastAsia="Arial Unicode MS"/>
          <w:b/>
          <w:szCs w:val="21"/>
        </w:rPr>
        <w:t>symptoms</w:t>
      </w:r>
      <w:r w:rsidRPr="00D858F6">
        <w:rPr>
          <w:rFonts w:eastAsia="Arial Unicode MS"/>
          <w:szCs w:val="21"/>
        </w:rPr>
        <w:t xml:space="preserve">: Data about typical </w:t>
      </w:r>
      <w:r w:rsidR="001F51CA" w:rsidRPr="00D858F6">
        <w:rPr>
          <w:rFonts w:eastAsia="Arial Unicode MS"/>
          <w:szCs w:val="21"/>
        </w:rPr>
        <w:t>symptoms</w:t>
      </w:r>
      <w:r w:rsidRPr="00D858F6">
        <w:rPr>
          <w:rFonts w:eastAsia="Arial Unicode MS"/>
          <w:szCs w:val="21"/>
        </w:rPr>
        <w:t xml:space="preserve">, </w:t>
      </w:r>
      <w:r w:rsidR="001F51CA" w:rsidRPr="00D858F6">
        <w:rPr>
          <w:rFonts w:eastAsia="Arial Unicode MS"/>
          <w:szCs w:val="21"/>
        </w:rPr>
        <w:t>actions that are proper to those symptoms and services types that are able to deal with those symptoms should be collected</w:t>
      </w:r>
      <w:r w:rsidRPr="00D858F6">
        <w:rPr>
          <w:rFonts w:eastAsia="Arial Unicode MS"/>
          <w:szCs w:val="21"/>
        </w:rPr>
        <w:t>.</w:t>
      </w:r>
      <w:r w:rsidR="008764EE" w:rsidRPr="00D858F6">
        <w:rPr>
          <w:rFonts w:eastAsia="Arial Unicode MS"/>
          <w:szCs w:val="21"/>
        </w:rPr>
        <w:t xml:space="preserve"> But this needs to be checked by a clinical </w:t>
      </w:r>
      <w:r w:rsidR="00983224" w:rsidRPr="00D858F6">
        <w:rPr>
          <w:rFonts w:eastAsia="Arial Unicode MS"/>
          <w:szCs w:val="21"/>
        </w:rPr>
        <w:t xml:space="preserve">team to ensure its accuracy. </w:t>
      </w:r>
    </w:p>
    <w:p w14:paraId="29A627B7" w14:textId="2F37762A" w:rsidR="0083574C" w:rsidRPr="00D858F6" w:rsidRDefault="0083574C" w:rsidP="009C1404">
      <w:pPr>
        <w:numPr>
          <w:ilvl w:val="0"/>
          <w:numId w:val="4"/>
        </w:numPr>
        <w:jc w:val="left"/>
        <w:rPr>
          <w:rFonts w:eastAsia="Arial Unicode MS"/>
          <w:szCs w:val="21"/>
        </w:rPr>
      </w:pPr>
      <w:r w:rsidRPr="00D858F6">
        <w:rPr>
          <w:rFonts w:eastAsia="Arial Unicode MS"/>
          <w:b/>
          <w:szCs w:val="21"/>
        </w:rPr>
        <w:t>Data about medical organizations</w:t>
      </w:r>
      <w:r w:rsidRPr="00D858F6">
        <w:rPr>
          <w:rFonts w:eastAsia="Arial Unicode MS"/>
          <w:szCs w:val="21"/>
        </w:rPr>
        <w:t>: Data about type of each medical organization (</w:t>
      </w:r>
      <w:r w:rsidR="00E929A0" w:rsidRPr="00D858F6">
        <w:rPr>
          <w:rFonts w:eastAsia="Arial Unicode MS"/>
          <w:szCs w:val="21"/>
        </w:rPr>
        <w:t xml:space="preserve">ED, </w:t>
      </w:r>
      <w:r w:rsidRPr="00D858F6">
        <w:rPr>
          <w:rFonts w:eastAsia="Arial Unicode MS"/>
          <w:szCs w:val="21"/>
        </w:rPr>
        <w:t xml:space="preserve">GP, Specialist, </w:t>
      </w:r>
      <w:r w:rsidR="001F51CA" w:rsidRPr="00D858F6">
        <w:rPr>
          <w:rFonts w:eastAsia="Arial Unicode MS"/>
          <w:szCs w:val="21"/>
        </w:rPr>
        <w:t xml:space="preserve">Poison center, </w:t>
      </w:r>
      <w:r w:rsidRPr="00D858F6">
        <w:rPr>
          <w:rFonts w:eastAsia="Arial Unicode MS"/>
          <w:szCs w:val="21"/>
        </w:rPr>
        <w:t xml:space="preserve">Public hospital or Private hospital...) should be gathered. As a second point, information about clinicians in charge of medical services in the organization should be gathered, in terms of </w:t>
      </w:r>
      <w:r w:rsidR="001F51CA" w:rsidRPr="00D858F6">
        <w:rPr>
          <w:rFonts w:eastAsia="Arial Unicode MS"/>
          <w:szCs w:val="21"/>
        </w:rPr>
        <w:t>clinicians’</w:t>
      </w:r>
      <w:r w:rsidRPr="00D858F6">
        <w:rPr>
          <w:rFonts w:eastAsia="Arial Unicode MS"/>
          <w:szCs w:val="21"/>
        </w:rPr>
        <w:t xml:space="preserve"> name</w:t>
      </w:r>
      <w:r w:rsidR="001F51CA" w:rsidRPr="00D858F6">
        <w:rPr>
          <w:rFonts w:eastAsia="Arial Unicode MS"/>
          <w:szCs w:val="21"/>
        </w:rPr>
        <w:t>s</w:t>
      </w:r>
      <w:r w:rsidRPr="00D858F6">
        <w:rPr>
          <w:rFonts w:eastAsia="Arial Unicode MS"/>
          <w:szCs w:val="21"/>
        </w:rPr>
        <w:t xml:space="preserve"> and</w:t>
      </w:r>
      <w:r w:rsidR="001F51CA" w:rsidRPr="00D858F6">
        <w:rPr>
          <w:rFonts w:eastAsia="Arial Unicode MS"/>
          <w:szCs w:val="21"/>
        </w:rPr>
        <w:t xml:space="preserve"> type of symptoms </w:t>
      </w:r>
      <w:r w:rsidRPr="00D858F6">
        <w:rPr>
          <w:rFonts w:eastAsia="Arial Unicode MS"/>
          <w:szCs w:val="21"/>
        </w:rPr>
        <w:t xml:space="preserve">they are able to </w:t>
      </w:r>
      <w:r w:rsidR="001F51CA" w:rsidRPr="00D858F6">
        <w:rPr>
          <w:rFonts w:eastAsia="Arial Unicode MS"/>
          <w:szCs w:val="21"/>
        </w:rPr>
        <w:t>react to</w:t>
      </w:r>
      <w:r w:rsidRPr="00D858F6">
        <w:rPr>
          <w:rFonts w:eastAsia="Arial Unicode MS"/>
          <w:szCs w:val="21"/>
        </w:rPr>
        <w:t xml:space="preserve">. </w:t>
      </w:r>
    </w:p>
    <w:p w14:paraId="7DBCE858" w14:textId="0F54826E" w:rsidR="00DF7A51" w:rsidRPr="00D858F6" w:rsidRDefault="00DF7A51" w:rsidP="009C1404">
      <w:pPr>
        <w:numPr>
          <w:ilvl w:val="0"/>
          <w:numId w:val="4"/>
        </w:numPr>
        <w:jc w:val="left"/>
        <w:rPr>
          <w:rFonts w:eastAsia="Arial Unicode MS"/>
          <w:szCs w:val="21"/>
        </w:rPr>
      </w:pPr>
      <w:r w:rsidRPr="00D858F6">
        <w:rPr>
          <w:rFonts w:eastAsia="Arial Unicode MS"/>
          <w:b/>
          <w:szCs w:val="21"/>
        </w:rPr>
        <w:t xml:space="preserve">Data about the patient: </w:t>
      </w:r>
      <w:r w:rsidRPr="00D858F6">
        <w:rPr>
          <w:rFonts w:eastAsia="Arial Unicode MS"/>
          <w:szCs w:val="21"/>
        </w:rPr>
        <w:t xml:space="preserve">Data of the age and sex of each patient should be given. Also, data about what advice given to which patients at what time should also be recorded. </w:t>
      </w:r>
    </w:p>
    <w:p w14:paraId="78990156" w14:textId="77777777" w:rsidR="005E6282" w:rsidRPr="00D858F6" w:rsidRDefault="005E6282" w:rsidP="00302EA9">
      <w:pPr>
        <w:jc w:val="left"/>
        <w:rPr>
          <w:rFonts w:eastAsia="Arial Unicode MS"/>
          <w:szCs w:val="21"/>
        </w:rPr>
      </w:pPr>
    </w:p>
    <w:p w14:paraId="6F6ABA8B" w14:textId="4F43D6EC" w:rsidR="004549FE" w:rsidRPr="00D858F6" w:rsidRDefault="005F0C37" w:rsidP="005E6282">
      <w:pPr>
        <w:ind w:firstLine="420"/>
        <w:jc w:val="left"/>
        <w:rPr>
          <w:rFonts w:eastAsia="Arial Unicode MS"/>
          <w:szCs w:val="21"/>
        </w:rPr>
      </w:pPr>
      <w:r w:rsidRPr="00D858F6">
        <w:rPr>
          <w:rFonts w:eastAsia="Arial Unicode MS"/>
          <w:szCs w:val="21"/>
        </w:rPr>
        <w:t xml:space="preserve">After the establishment of the application, in order to target at the problem, the application should have certain inputs for capturing user inputs. It should also have certain checking mechanisms and the response to user inputs according to the retrieved data. </w:t>
      </w:r>
    </w:p>
    <w:p w14:paraId="5169818B" w14:textId="33D1DA3D" w:rsidR="003C3CCC" w:rsidRPr="00D858F6" w:rsidRDefault="003C3CCC" w:rsidP="009C1404">
      <w:pPr>
        <w:pStyle w:val="3"/>
        <w:numPr>
          <w:ilvl w:val="0"/>
          <w:numId w:val="3"/>
        </w:numPr>
        <w:jc w:val="left"/>
        <w:rPr>
          <w:rFonts w:eastAsia="Arial Unicode MS"/>
          <w:b w:val="0"/>
          <w:sz w:val="24"/>
          <w:szCs w:val="24"/>
        </w:rPr>
      </w:pPr>
      <w:bookmarkStart w:id="5" w:name="_Toc531292928"/>
      <w:r w:rsidRPr="00D858F6">
        <w:rPr>
          <w:rFonts w:eastAsia="Arial Unicode MS"/>
          <w:b w:val="0"/>
          <w:sz w:val="24"/>
          <w:szCs w:val="24"/>
        </w:rPr>
        <w:lastRenderedPageBreak/>
        <w:t>Data capture</w:t>
      </w:r>
      <w:bookmarkEnd w:id="5"/>
    </w:p>
    <w:p w14:paraId="5B1E3389" w14:textId="6B1B29F7" w:rsidR="00C13E41" w:rsidRPr="00D858F6" w:rsidRDefault="003C3CCC" w:rsidP="005E6282">
      <w:pPr>
        <w:jc w:val="left"/>
        <w:rPr>
          <w:rFonts w:eastAsia="Arial Unicode MS"/>
          <w:szCs w:val="21"/>
        </w:rPr>
      </w:pPr>
      <w:r w:rsidRPr="00D858F6">
        <w:rPr>
          <w:rFonts w:eastAsia="Arial Unicode MS"/>
          <w:szCs w:val="21"/>
        </w:rPr>
        <w:t>After a user starts the application, users’ data about symptoms</w:t>
      </w:r>
      <w:r w:rsidR="00224584" w:rsidRPr="00D858F6">
        <w:rPr>
          <w:rFonts w:eastAsia="Arial Unicode MS"/>
          <w:szCs w:val="21"/>
        </w:rPr>
        <w:t>, age and sex</w:t>
      </w:r>
      <w:r w:rsidRPr="00D858F6">
        <w:rPr>
          <w:rFonts w:eastAsia="Arial Unicode MS"/>
          <w:szCs w:val="21"/>
        </w:rPr>
        <w:t xml:space="preserve"> should be captured</w:t>
      </w:r>
      <w:r w:rsidR="00C13E41" w:rsidRPr="00D858F6">
        <w:rPr>
          <w:rFonts w:eastAsia="Arial Unicode MS"/>
          <w:szCs w:val="21"/>
        </w:rPr>
        <w:t>:</w:t>
      </w:r>
    </w:p>
    <w:p w14:paraId="1D053012" w14:textId="77777777" w:rsidR="003C3CCC" w:rsidRPr="00D858F6" w:rsidRDefault="003C3CCC" w:rsidP="002176BB">
      <w:pPr>
        <w:ind w:left="360"/>
        <w:jc w:val="left"/>
        <w:rPr>
          <w:rFonts w:eastAsia="Arial Unicode MS"/>
          <w:szCs w:val="21"/>
        </w:rPr>
      </w:pPr>
    </w:p>
    <w:p w14:paraId="30ABF13A" w14:textId="5AFC013C" w:rsidR="009C2A6F" w:rsidRPr="00D858F6" w:rsidRDefault="00DE0E5D" w:rsidP="009C1404">
      <w:pPr>
        <w:numPr>
          <w:ilvl w:val="0"/>
          <w:numId w:val="5"/>
        </w:numPr>
        <w:jc w:val="left"/>
        <w:rPr>
          <w:rFonts w:eastAsia="Arial Unicode MS"/>
          <w:szCs w:val="21"/>
        </w:rPr>
      </w:pPr>
      <w:r w:rsidRPr="00D858F6">
        <w:rPr>
          <w:rFonts w:eastAsia="Arial Unicode MS"/>
          <w:szCs w:val="21"/>
        </w:rPr>
        <w:t>The application starts by asking a question “Are you entering data for yourself”, aiming at checking whether the patient is conscious</w:t>
      </w:r>
      <w:r w:rsidR="00DE72D3" w:rsidRPr="00D858F6">
        <w:rPr>
          <w:rFonts w:eastAsia="Arial Unicode MS"/>
          <w:szCs w:val="21"/>
        </w:rPr>
        <w:t xml:space="preserve"> or old enough for entering the data</w:t>
      </w:r>
      <w:r w:rsidRPr="00D858F6">
        <w:rPr>
          <w:rFonts w:eastAsia="Arial Unicode MS"/>
          <w:szCs w:val="21"/>
        </w:rPr>
        <w:t xml:space="preserve">. </w:t>
      </w:r>
      <w:r w:rsidR="00DD5791" w:rsidRPr="00D858F6">
        <w:rPr>
          <w:rFonts w:eastAsia="Arial Unicode MS"/>
          <w:szCs w:val="21"/>
        </w:rPr>
        <w:t xml:space="preserve">If the </w:t>
      </w:r>
      <w:r w:rsidRPr="00D858F6">
        <w:rPr>
          <w:rFonts w:eastAsia="Arial Unicode MS"/>
          <w:szCs w:val="21"/>
        </w:rPr>
        <w:t xml:space="preserve">answer is yes, then it is assumed that the </w:t>
      </w:r>
      <w:r w:rsidR="00DD5791" w:rsidRPr="00D858F6">
        <w:rPr>
          <w:rFonts w:eastAsia="Arial Unicode MS"/>
          <w:szCs w:val="21"/>
        </w:rPr>
        <w:t>patient is conscious</w:t>
      </w:r>
      <w:r w:rsidRPr="00D858F6">
        <w:rPr>
          <w:rFonts w:eastAsia="Arial Unicode MS"/>
          <w:szCs w:val="21"/>
        </w:rPr>
        <w:t xml:space="preserve"> and then</w:t>
      </w:r>
      <w:r w:rsidR="00DD5791" w:rsidRPr="00D858F6">
        <w:rPr>
          <w:rFonts w:eastAsia="Arial Unicode MS"/>
          <w:szCs w:val="21"/>
        </w:rPr>
        <w:t xml:space="preserve"> t</w:t>
      </w:r>
      <w:r w:rsidR="00F56E11" w:rsidRPr="00D858F6">
        <w:rPr>
          <w:rFonts w:eastAsia="Arial Unicode MS"/>
          <w:szCs w:val="21"/>
        </w:rPr>
        <w:t>he application displays u</w:t>
      </w:r>
      <w:r w:rsidR="009C2A6F" w:rsidRPr="00D858F6">
        <w:rPr>
          <w:rFonts w:eastAsia="Arial Unicode MS"/>
          <w:szCs w:val="21"/>
        </w:rPr>
        <w:t>ser information input page</w:t>
      </w:r>
      <w:r w:rsidR="00F56E11" w:rsidRPr="00D858F6">
        <w:rPr>
          <w:rFonts w:eastAsia="Arial Unicode MS"/>
          <w:szCs w:val="21"/>
        </w:rPr>
        <w:t xml:space="preserve"> as its first function. It a</w:t>
      </w:r>
      <w:r w:rsidR="009C2A6F" w:rsidRPr="00D858F6">
        <w:rPr>
          <w:rFonts w:eastAsia="Arial Unicode MS"/>
          <w:szCs w:val="21"/>
        </w:rPr>
        <w:t>ccept</w:t>
      </w:r>
      <w:r w:rsidR="00B97039" w:rsidRPr="00D858F6">
        <w:rPr>
          <w:rFonts w:eastAsia="Arial Unicode MS"/>
          <w:szCs w:val="21"/>
        </w:rPr>
        <w:t>s</w:t>
      </w:r>
      <w:r w:rsidR="009C2A6F" w:rsidRPr="00D858F6">
        <w:rPr>
          <w:rFonts w:eastAsia="Arial Unicode MS"/>
          <w:szCs w:val="21"/>
        </w:rPr>
        <w:t xml:space="preserve"> </w:t>
      </w:r>
      <w:r w:rsidR="00F56E11" w:rsidRPr="00D858F6">
        <w:rPr>
          <w:rFonts w:eastAsia="Arial Unicode MS"/>
          <w:szCs w:val="21"/>
        </w:rPr>
        <w:t xml:space="preserve">2 </w:t>
      </w:r>
      <w:r w:rsidR="009C2A6F" w:rsidRPr="00D858F6">
        <w:rPr>
          <w:rFonts w:eastAsia="Arial Unicode MS"/>
          <w:szCs w:val="21"/>
        </w:rPr>
        <w:t xml:space="preserve">user inputs, </w:t>
      </w:r>
      <w:r w:rsidR="00F56E11" w:rsidRPr="00D858F6">
        <w:rPr>
          <w:rFonts w:eastAsia="Arial Unicode MS"/>
          <w:szCs w:val="21"/>
        </w:rPr>
        <w:t>namely</w:t>
      </w:r>
      <w:r w:rsidR="009C2A6F" w:rsidRPr="00D858F6">
        <w:rPr>
          <w:rFonts w:eastAsia="Arial Unicode MS"/>
          <w:szCs w:val="21"/>
        </w:rPr>
        <w:t xml:space="preserve"> user’</w:t>
      </w:r>
      <w:r w:rsidR="004B3099" w:rsidRPr="00D858F6">
        <w:rPr>
          <w:rFonts w:eastAsia="Arial Unicode MS"/>
          <w:szCs w:val="21"/>
        </w:rPr>
        <w:t xml:space="preserve">s age and sex. </w:t>
      </w:r>
      <w:r w:rsidRPr="00D858F6">
        <w:rPr>
          <w:rFonts w:eastAsia="Arial Unicode MS"/>
          <w:szCs w:val="21"/>
        </w:rPr>
        <w:t xml:space="preserve">If the answer is not, </w:t>
      </w:r>
      <w:r w:rsidR="00DD5791" w:rsidRPr="00D858F6">
        <w:rPr>
          <w:rFonts w:eastAsia="Arial Unicode MS"/>
          <w:szCs w:val="21"/>
        </w:rPr>
        <w:t>a quick button on the starting page named “UNCONSCIOUS”</w:t>
      </w:r>
      <w:r w:rsidR="00983224" w:rsidRPr="00D858F6">
        <w:rPr>
          <w:rFonts w:eastAsia="Arial Unicode MS"/>
          <w:szCs w:val="21"/>
        </w:rPr>
        <w:t xml:space="preserve"> </w:t>
      </w:r>
      <w:r w:rsidRPr="00D858F6">
        <w:rPr>
          <w:rFonts w:eastAsia="Arial Unicode MS"/>
          <w:szCs w:val="21"/>
        </w:rPr>
        <w:t>will pop up</w:t>
      </w:r>
      <w:r w:rsidR="00DD5791" w:rsidRPr="00D858F6">
        <w:rPr>
          <w:rFonts w:eastAsia="Arial Unicode MS"/>
          <w:szCs w:val="21"/>
        </w:rPr>
        <w:t xml:space="preserve">, if user click the button, the application will direct patient to “000” page, so </w:t>
      </w:r>
      <w:r w:rsidR="004549FE" w:rsidRPr="00D858F6">
        <w:rPr>
          <w:rFonts w:eastAsia="Arial Unicode MS"/>
          <w:szCs w:val="21"/>
        </w:rPr>
        <w:t xml:space="preserve">the </w:t>
      </w:r>
      <w:r w:rsidR="00983224" w:rsidRPr="00D858F6">
        <w:rPr>
          <w:rFonts w:eastAsia="Arial Unicode MS"/>
          <w:szCs w:val="21"/>
        </w:rPr>
        <w:t xml:space="preserve">user </w:t>
      </w:r>
      <w:r w:rsidR="004549FE" w:rsidRPr="00D858F6">
        <w:rPr>
          <w:rFonts w:eastAsia="Arial Unicode MS"/>
          <w:szCs w:val="21"/>
        </w:rPr>
        <w:t xml:space="preserve">can click the button and call an ambulance. </w:t>
      </w:r>
    </w:p>
    <w:p w14:paraId="10C832D7" w14:textId="77777777" w:rsidR="00155275" w:rsidRPr="00D858F6" w:rsidRDefault="00155275" w:rsidP="00155275">
      <w:pPr>
        <w:jc w:val="left"/>
        <w:rPr>
          <w:rFonts w:eastAsia="Arial Unicode MS"/>
          <w:szCs w:val="21"/>
        </w:rPr>
      </w:pPr>
    </w:p>
    <w:p w14:paraId="6F3E42EF" w14:textId="7E68F86C" w:rsidR="00DD5791" w:rsidRPr="00D858F6" w:rsidRDefault="00DD5791" w:rsidP="00155275">
      <w:pPr>
        <w:jc w:val="center"/>
        <w:rPr>
          <w:rFonts w:eastAsia="Arial Unicode MS"/>
          <w:szCs w:val="21"/>
        </w:rPr>
      </w:pPr>
      <w:r w:rsidRPr="00D858F6">
        <w:rPr>
          <w:rFonts w:eastAsia="Arial Unicode MS"/>
          <w:noProof/>
          <w:szCs w:val="21"/>
        </w:rPr>
        <w:drawing>
          <wp:inline distT="0" distB="0" distL="0" distR="0" wp14:anchorId="479C7B04" wp14:editId="59282883">
            <wp:extent cx="1138115" cy="2022691"/>
            <wp:effectExtent l="0" t="0" r="5080" b="0"/>
            <wp:docPr id="5" name="图片 5" descr="C:\Users\Dell\AppData\Local\Temp\WeChat Files\123396443820941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WeChat Files\1233964438209414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45796" cy="2036342"/>
                    </a:xfrm>
                    <a:prstGeom prst="rect">
                      <a:avLst/>
                    </a:prstGeom>
                    <a:noFill/>
                    <a:ln>
                      <a:noFill/>
                    </a:ln>
                  </pic:spPr>
                </pic:pic>
              </a:graphicData>
            </a:graphic>
          </wp:inline>
        </w:drawing>
      </w:r>
    </w:p>
    <w:p w14:paraId="0FEF9420" w14:textId="3094E403" w:rsidR="00646D92" w:rsidRPr="00D858F6" w:rsidRDefault="00646D92" w:rsidP="00155275">
      <w:pPr>
        <w:jc w:val="center"/>
        <w:rPr>
          <w:rFonts w:eastAsia="Arial Unicode MS"/>
          <w:szCs w:val="21"/>
        </w:rPr>
      </w:pPr>
      <w:r w:rsidRPr="00D858F6">
        <w:rPr>
          <w:rFonts w:eastAsia="Arial Unicode MS"/>
          <w:szCs w:val="21"/>
        </w:rPr>
        <w:t>Fig 1.2-1: Demonstrated interface for calling ambulances, from my Android screen shot, for demonstration purposes only.</w:t>
      </w:r>
    </w:p>
    <w:p w14:paraId="1C0F3EF9" w14:textId="77777777" w:rsidR="00646D92" w:rsidRPr="00D858F6" w:rsidRDefault="00646D92" w:rsidP="00302EA9">
      <w:pPr>
        <w:ind w:left="360"/>
        <w:jc w:val="center"/>
        <w:rPr>
          <w:rFonts w:eastAsia="Arial Unicode MS"/>
          <w:szCs w:val="21"/>
        </w:rPr>
      </w:pPr>
    </w:p>
    <w:p w14:paraId="4F520B78" w14:textId="330634EF" w:rsidR="00C13E41" w:rsidRPr="00D858F6" w:rsidRDefault="004B3099" w:rsidP="009C1404">
      <w:pPr>
        <w:numPr>
          <w:ilvl w:val="0"/>
          <w:numId w:val="5"/>
        </w:numPr>
        <w:jc w:val="left"/>
        <w:rPr>
          <w:rFonts w:eastAsia="Arial Unicode MS"/>
          <w:szCs w:val="21"/>
        </w:rPr>
      </w:pPr>
      <w:r w:rsidRPr="00D858F6">
        <w:rPr>
          <w:rFonts w:eastAsia="Arial Unicode MS"/>
          <w:szCs w:val="21"/>
        </w:rPr>
        <w:t>Self-diagnostic input</w:t>
      </w:r>
      <w:r w:rsidR="009C2A6F" w:rsidRPr="00D858F6">
        <w:rPr>
          <w:rFonts w:eastAsia="Arial Unicode MS"/>
          <w:szCs w:val="21"/>
        </w:rPr>
        <w:t xml:space="preserve"> page: </w:t>
      </w:r>
      <w:r w:rsidRPr="00D858F6">
        <w:rPr>
          <w:rFonts w:eastAsia="Arial Unicode MS"/>
          <w:szCs w:val="21"/>
        </w:rPr>
        <w:t xml:space="preserve">A </w:t>
      </w:r>
      <w:r w:rsidR="00F2493E" w:rsidRPr="00D858F6">
        <w:rPr>
          <w:rFonts w:eastAsia="Arial Unicode MS"/>
          <w:szCs w:val="21"/>
        </w:rPr>
        <w:t>graph of anatomic human bod</w:t>
      </w:r>
      <w:r w:rsidRPr="00D858F6">
        <w:rPr>
          <w:rFonts w:eastAsia="Arial Unicode MS"/>
          <w:szCs w:val="21"/>
        </w:rPr>
        <w:t>ies of male or female, based on the sex input from function 1</w:t>
      </w:r>
      <w:r w:rsidR="00F2493E" w:rsidRPr="00D858F6">
        <w:rPr>
          <w:rFonts w:eastAsia="Arial Unicode MS"/>
          <w:szCs w:val="21"/>
        </w:rPr>
        <w:t xml:space="preserve">. </w:t>
      </w:r>
    </w:p>
    <w:p w14:paraId="198EECCA" w14:textId="77777777" w:rsidR="009C2A6F" w:rsidRPr="00D858F6" w:rsidRDefault="009C2A6F" w:rsidP="00260BF5">
      <w:pPr>
        <w:jc w:val="center"/>
        <w:rPr>
          <w:rFonts w:eastAsia="Arial Unicode MS"/>
          <w:szCs w:val="21"/>
        </w:rPr>
      </w:pPr>
      <w:r w:rsidRPr="00D858F6">
        <w:rPr>
          <w:rFonts w:eastAsia="Arial Unicode MS"/>
          <w:noProof/>
          <w:szCs w:val="21"/>
        </w:rPr>
        <w:drawing>
          <wp:inline distT="0" distB="0" distL="0" distR="0" wp14:anchorId="20C7A33D" wp14:editId="25CE0DF7">
            <wp:extent cx="2030432" cy="1882289"/>
            <wp:effectExtent l="0" t="0" r="8255"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le_body.jpg"/>
                    <pic:cNvPicPr/>
                  </pic:nvPicPr>
                  <pic:blipFill>
                    <a:blip r:embed="rId13">
                      <a:extLst>
                        <a:ext uri="{28A0092B-C50C-407E-A947-70E740481C1C}">
                          <a14:useLocalDpi xmlns:a14="http://schemas.microsoft.com/office/drawing/2010/main" val="0"/>
                        </a:ext>
                      </a:extLst>
                    </a:blip>
                    <a:stretch>
                      <a:fillRect/>
                    </a:stretch>
                  </pic:blipFill>
                  <pic:spPr>
                    <a:xfrm>
                      <a:off x="0" y="0"/>
                      <a:ext cx="2056508" cy="1906463"/>
                    </a:xfrm>
                    <a:prstGeom prst="rect">
                      <a:avLst/>
                    </a:prstGeom>
                  </pic:spPr>
                </pic:pic>
              </a:graphicData>
            </a:graphic>
          </wp:inline>
        </w:drawing>
      </w:r>
      <w:r w:rsidR="004B3099" w:rsidRPr="00D858F6">
        <w:rPr>
          <w:rFonts w:eastAsia="Arial Unicode MS"/>
          <w:noProof/>
          <w:szCs w:val="21"/>
        </w:rPr>
        <w:drawing>
          <wp:inline distT="0" distB="0" distL="0" distR="0" wp14:anchorId="6CFA760C" wp14:editId="5F8FA8D6">
            <wp:extent cx="2722995" cy="1893529"/>
            <wp:effectExtent l="0" t="0" r="127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69259161-regions-of-female-body-female-body-front-and-back-female-human-body-parts-human-anatomy-chart-the-an.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37698" cy="1903753"/>
                    </a:xfrm>
                    <a:prstGeom prst="rect">
                      <a:avLst/>
                    </a:prstGeom>
                  </pic:spPr>
                </pic:pic>
              </a:graphicData>
            </a:graphic>
          </wp:inline>
        </w:drawing>
      </w:r>
    </w:p>
    <w:p w14:paraId="1B1EADF8" w14:textId="5A9356E4" w:rsidR="009C2A6F" w:rsidRPr="00D858F6" w:rsidRDefault="004B3099" w:rsidP="00260BF5">
      <w:pPr>
        <w:jc w:val="center"/>
        <w:rPr>
          <w:rFonts w:eastAsia="Arial Unicode MS"/>
          <w:szCs w:val="21"/>
        </w:rPr>
      </w:pPr>
      <w:r w:rsidRPr="00D858F6">
        <w:rPr>
          <w:rFonts w:eastAsia="Arial Unicode MS"/>
          <w:szCs w:val="21"/>
        </w:rPr>
        <w:t>Fig 1.2-</w:t>
      </w:r>
      <w:r w:rsidR="00646D92" w:rsidRPr="00D858F6">
        <w:rPr>
          <w:rFonts w:eastAsia="Arial Unicode MS"/>
          <w:szCs w:val="21"/>
        </w:rPr>
        <w:t>2</w:t>
      </w:r>
      <w:r w:rsidRPr="00D858F6">
        <w:rPr>
          <w:rFonts w:eastAsia="Arial Unicode MS"/>
          <w:szCs w:val="21"/>
        </w:rPr>
        <w:t>: Front and back side of human bodies, of types of both sex, obtained from Google Image, for demonstration purposes only.</w:t>
      </w:r>
    </w:p>
    <w:p w14:paraId="74A2276C" w14:textId="77777777" w:rsidR="002A14D8" w:rsidRPr="00D858F6" w:rsidRDefault="002A14D8" w:rsidP="00302EA9">
      <w:pPr>
        <w:ind w:left="360"/>
        <w:jc w:val="left"/>
        <w:rPr>
          <w:rFonts w:eastAsia="Arial Unicode MS"/>
          <w:szCs w:val="21"/>
        </w:rPr>
      </w:pPr>
    </w:p>
    <w:p w14:paraId="0304B97F" w14:textId="25F64F79" w:rsidR="00F2493E" w:rsidRPr="00D858F6" w:rsidRDefault="004B3099" w:rsidP="009C1404">
      <w:pPr>
        <w:numPr>
          <w:ilvl w:val="0"/>
          <w:numId w:val="5"/>
        </w:numPr>
        <w:jc w:val="left"/>
        <w:rPr>
          <w:rFonts w:eastAsia="Arial Unicode MS"/>
          <w:szCs w:val="21"/>
        </w:rPr>
      </w:pPr>
      <w:r w:rsidRPr="00D858F6">
        <w:rPr>
          <w:rFonts w:eastAsia="Arial Unicode MS"/>
          <w:szCs w:val="21"/>
        </w:rPr>
        <w:t>Users can click on the corresponding body part</w:t>
      </w:r>
      <w:r w:rsidR="00E92C9E" w:rsidRPr="00D858F6">
        <w:rPr>
          <w:rFonts w:eastAsia="Arial Unicode MS"/>
          <w:szCs w:val="21"/>
        </w:rPr>
        <w:t>s</w:t>
      </w:r>
      <w:r w:rsidR="006D4BD7" w:rsidRPr="00D858F6">
        <w:rPr>
          <w:rFonts w:eastAsia="Arial Unicode MS"/>
          <w:szCs w:val="21"/>
        </w:rPr>
        <w:t xml:space="preserve"> displayed by the system from the figure 1.2-2</w:t>
      </w:r>
      <w:r w:rsidRPr="00D858F6">
        <w:rPr>
          <w:rFonts w:eastAsia="Arial Unicode MS"/>
          <w:szCs w:val="21"/>
        </w:rPr>
        <w:t xml:space="preserve"> that he or she feels uncomfortable.</w:t>
      </w:r>
    </w:p>
    <w:p w14:paraId="7057D1E1" w14:textId="52FC2BE6" w:rsidR="006D4BD7" w:rsidRPr="00D858F6" w:rsidRDefault="006D4BD7" w:rsidP="009C1404">
      <w:pPr>
        <w:numPr>
          <w:ilvl w:val="0"/>
          <w:numId w:val="5"/>
        </w:numPr>
        <w:jc w:val="left"/>
        <w:rPr>
          <w:rFonts w:eastAsia="Arial Unicode MS"/>
          <w:szCs w:val="21"/>
        </w:rPr>
      </w:pPr>
      <w:r w:rsidRPr="00D858F6">
        <w:rPr>
          <w:rFonts w:eastAsia="Arial Unicode MS"/>
          <w:szCs w:val="21"/>
        </w:rPr>
        <w:t>The application equates the part</w:t>
      </w:r>
      <w:r w:rsidR="00E92C9E" w:rsidRPr="00D858F6">
        <w:rPr>
          <w:rFonts w:eastAsia="Arial Unicode MS"/>
          <w:szCs w:val="21"/>
        </w:rPr>
        <w:t>s</w:t>
      </w:r>
      <w:r w:rsidRPr="00D858F6">
        <w:rPr>
          <w:rFonts w:eastAsia="Arial Unicode MS"/>
          <w:szCs w:val="21"/>
        </w:rPr>
        <w:t xml:space="preserve"> that user clicked to specific coded body part</w:t>
      </w:r>
      <w:r w:rsidR="00E92C9E" w:rsidRPr="00D858F6">
        <w:rPr>
          <w:rFonts w:eastAsia="Arial Unicode MS"/>
          <w:szCs w:val="21"/>
        </w:rPr>
        <w:t>s</w:t>
      </w:r>
      <w:r w:rsidRPr="00D858F6">
        <w:rPr>
          <w:rFonts w:eastAsia="Arial Unicode MS"/>
          <w:szCs w:val="21"/>
        </w:rPr>
        <w:t>.</w:t>
      </w:r>
    </w:p>
    <w:p w14:paraId="2172B764" w14:textId="77777777" w:rsidR="00155275" w:rsidRPr="00D858F6" w:rsidRDefault="00E92C9E" w:rsidP="009C1404">
      <w:pPr>
        <w:numPr>
          <w:ilvl w:val="0"/>
          <w:numId w:val="5"/>
        </w:numPr>
        <w:jc w:val="left"/>
        <w:rPr>
          <w:rFonts w:eastAsia="Arial Unicode MS"/>
          <w:szCs w:val="21"/>
        </w:rPr>
      </w:pPr>
      <w:r w:rsidRPr="00D858F6">
        <w:rPr>
          <w:rFonts w:eastAsia="Arial Unicode MS"/>
          <w:szCs w:val="21"/>
        </w:rPr>
        <w:lastRenderedPageBreak/>
        <w:t>For each equated body part, t</w:t>
      </w:r>
      <w:r w:rsidR="006D4BD7" w:rsidRPr="00D858F6">
        <w:rPr>
          <w:rFonts w:eastAsia="Arial Unicode MS"/>
          <w:szCs w:val="21"/>
        </w:rPr>
        <w:t>he application looks for the knowledge base and retrieves possible symptoms</w:t>
      </w:r>
      <w:r w:rsidRPr="00D858F6">
        <w:rPr>
          <w:rFonts w:eastAsia="Arial Unicode MS"/>
          <w:szCs w:val="21"/>
        </w:rPr>
        <w:t xml:space="preserve"> for each of the body parts</w:t>
      </w:r>
      <w:r w:rsidR="006D4BD7" w:rsidRPr="00D858F6">
        <w:rPr>
          <w:rFonts w:eastAsia="Arial Unicode MS"/>
          <w:szCs w:val="21"/>
        </w:rPr>
        <w:t>.</w:t>
      </w:r>
    </w:p>
    <w:p w14:paraId="09FEF62B" w14:textId="385B4BAB" w:rsidR="00C663AC" w:rsidRPr="00D858F6" w:rsidRDefault="006D4BD7" w:rsidP="009C1404">
      <w:pPr>
        <w:numPr>
          <w:ilvl w:val="0"/>
          <w:numId w:val="5"/>
        </w:numPr>
        <w:jc w:val="left"/>
        <w:rPr>
          <w:rFonts w:eastAsia="Arial Unicode MS"/>
          <w:szCs w:val="21"/>
        </w:rPr>
      </w:pPr>
      <w:r w:rsidRPr="00D858F6">
        <w:rPr>
          <w:rFonts w:eastAsia="Arial Unicode MS"/>
          <w:szCs w:val="21"/>
        </w:rPr>
        <w:t>User sees the symptom list</w:t>
      </w:r>
      <w:r w:rsidR="00E92C9E" w:rsidRPr="00D858F6">
        <w:rPr>
          <w:rFonts w:eastAsia="Arial Unicode MS"/>
          <w:szCs w:val="21"/>
        </w:rPr>
        <w:t>s</w:t>
      </w:r>
      <w:r w:rsidRPr="00D858F6">
        <w:rPr>
          <w:rFonts w:eastAsia="Arial Unicode MS"/>
          <w:szCs w:val="21"/>
        </w:rPr>
        <w:t xml:space="preserve"> </w:t>
      </w:r>
      <w:r w:rsidR="00E92C9E" w:rsidRPr="00D858F6">
        <w:rPr>
          <w:rFonts w:eastAsia="Arial Unicode MS"/>
          <w:szCs w:val="21"/>
        </w:rPr>
        <w:t xml:space="preserve">for each body part, </w:t>
      </w:r>
      <w:r w:rsidRPr="00D858F6">
        <w:rPr>
          <w:rFonts w:eastAsia="Arial Unicode MS"/>
          <w:szCs w:val="21"/>
        </w:rPr>
        <w:t>and is able to indicate which of these symptoms are present</w:t>
      </w:r>
      <w:r w:rsidR="00EE0ED4" w:rsidRPr="00D858F6">
        <w:rPr>
          <w:rFonts w:eastAsia="Arial Unicode MS"/>
          <w:szCs w:val="21"/>
        </w:rPr>
        <w:t xml:space="preserve">. </w:t>
      </w:r>
      <w:r w:rsidR="000F7FE1" w:rsidRPr="00D858F6">
        <w:rPr>
          <w:rFonts w:eastAsia="Arial Unicode MS"/>
          <w:szCs w:val="21"/>
        </w:rPr>
        <w:t>If user cannot find the corresponding symptom in the list, the system can then link to its consult</w:t>
      </w:r>
      <w:r w:rsidR="005254E5" w:rsidRPr="00D858F6">
        <w:rPr>
          <w:rFonts w:eastAsia="Arial Unicode MS"/>
          <w:szCs w:val="21"/>
        </w:rPr>
        <w:t>ation service during the day</w:t>
      </w:r>
      <w:r w:rsidR="000F7FE1" w:rsidRPr="00D858F6">
        <w:rPr>
          <w:rFonts w:eastAsia="Arial Unicode MS"/>
          <w:szCs w:val="21"/>
        </w:rPr>
        <w:t>, or link to the National’</w:t>
      </w:r>
      <w:r w:rsidR="005254E5" w:rsidRPr="00D858F6">
        <w:rPr>
          <w:rFonts w:eastAsia="Arial Unicode MS"/>
          <w:szCs w:val="21"/>
        </w:rPr>
        <w:t xml:space="preserve">s 13 SICK system at nights. </w:t>
      </w:r>
    </w:p>
    <w:p w14:paraId="43A59641" w14:textId="187966C1" w:rsidR="00C663AC" w:rsidRPr="00D858F6" w:rsidRDefault="00C663AC" w:rsidP="009C1404">
      <w:pPr>
        <w:pStyle w:val="3"/>
        <w:numPr>
          <w:ilvl w:val="0"/>
          <w:numId w:val="3"/>
        </w:numPr>
        <w:rPr>
          <w:rFonts w:eastAsia="Arial Unicode MS"/>
          <w:b w:val="0"/>
          <w:sz w:val="24"/>
          <w:szCs w:val="24"/>
        </w:rPr>
      </w:pPr>
      <w:bookmarkStart w:id="6" w:name="_Toc531292929"/>
      <w:r w:rsidRPr="00D858F6">
        <w:rPr>
          <w:rFonts w:eastAsia="Arial Unicode MS"/>
          <w:b w:val="0"/>
          <w:sz w:val="24"/>
          <w:szCs w:val="24"/>
        </w:rPr>
        <w:t>Data check and correction</w:t>
      </w:r>
      <w:bookmarkEnd w:id="6"/>
    </w:p>
    <w:p w14:paraId="78E449D5" w14:textId="78542812" w:rsidR="00C663AC" w:rsidRPr="00D858F6" w:rsidRDefault="00C663AC" w:rsidP="009C1404">
      <w:pPr>
        <w:numPr>
          <w:ilvl w:val="0"/>
          <w:numId w:val="5"/>
        </w:numPr>
        <w:jc w:val="left"/>
        <w:rPr>
          <w:rFonts w:eastAsia="Arial Unicode MS"/>
          <w:szCs w:val="21"/>
        </w:rPr>
      </w:pPr>
      <w:r w:rsidRPr="00D858F6">
        <w:rPr>
          <w:rFonts w:eastAsia="Arial Unicode MS"/>
          <w:szCs w:val="21"/>
        </w:rPr>
        <w:t>For each of the symptom chosen by user, the application checks the symptom table:</w:t>
      </w:r>
    </w:p>
    <w:p w14:paraId="25D8B2FF" w14:textId="297FE8A5" w:rsidR="00F85D6F" w:rsidRPr="00D858F6" w:rsidRDefault="00C663AC" w:rsidP="009C1404">
      <w:pPr>
        <w:numPr>
          <w:ilvl w:val="1"/>
          <w:numId w:val="6"/>
        </w:numPr>
        <w:jc w:val="left"/>
        <w:rPr>
          <w:rFonts w:eastAsia="Arial Unicode MS"/>
          <w:szCs w:val="21"/>
        </w:rPr>
      </w:pPr>
      <w:r w:rsidRPr="00D858F6">
        <w:rPr>
          <w:rFonts w:eastAsia="Arial Unicode MS"/>
          <w:szCs w:val="21"/>
        </w:rPr>
        <w:t xml:space="preserve">If the symptom has action advice and service </w:t>
      </w:r>
      <w:r w:rsidR="002516AB" w:rsidRPr="00D858F6">
        <w:rPr>
          <w:rFonts w:eastAsia="Arial Unicode MS"/>
          <w:szCs w:val="21"/>
        </w:rPr>
        <w:t>type that associated with that symptom</w:t>
      </w:r>
      <w:r w:rsidR="00FF58FC" w:rsidRPr="00D858F6">
        <w:rPr>
          <w:rFonts w:eastAsia="Arial Unicode MS"/>
          <w:szCs w:val="21"/>
        </w:rPr>
        <w:t>, the system fetches action advice and service type data</w:t>
      </w:r>
      <w:r w:rsidRPr="00D858F6">
        <w:rPr>
          <w:rFonts w:eastAsia="Arial Unicode MS"/>
          <w:szCs w:val="21"/>
        </w:rPr>
        <w:t xml:space="preserve"> and returns the advice and service type to users.</w:t>
      </w:r>
    </w:p>
    <w:p w14:paraId="1701824F" w14:textId="536A7425" w:rsidR="00C663AC" w:rsidRPr="00D858F6" w:rsidRDefault="00C663AC" w:rsidP="009C1404">
      <w:pPr>
        <w:numPr>
          <w:ilvl w:val="1"/>
          <w:numId w:val="6"/>
        </w:numPr>
        <w:jc w:val="left"/>
        <w:rPr>
          <w:rFonts w:eastAsia="Arial Unicode MS"/>
          <w:szCs w:val="21"/>
        </w:rPr>
      </w:pPr>
      <w:r w:rsidRPr="00D858F6">
        <w:rPr>
          <w:rFonts w:eastAsia="Arial Unicode MS"/>
          <w:szCs w:val="21"/>
        </w:rPr>
        <w:t>If the chosen symptom does not have action advice and service type associated with it, the system checks what questions to ask in order to update the symptom to a more specific one; For the updated symptom, it still checks whether there is a piece of advice and service associated with it</w:t>
      </w:r>
      <w:r w:rsidR="00DB0586" w:rsidRPr="00D858F6">
        <w:rPr>
          <w:rFonts w:eastAsia="Arial Unicode MS"/>
          <w:szCs w:val="21"/>
        </w:rPr>
        <w:t>, and ask questions if needed</w:t>
      </w:r>
      <w:r w:rsidRPr="00D858F6">
        <w:rPr>
          <w:rFonts w:eastAsia="Arial Unicode MS"/>
          <w:szCs w:val="21"/>
        </w:rPr>
        <w:t>. The system loops this procedure until the symptom is associated with a piece of advice and service, and go to step</w:t>
      </w:r>
      <w:r w:rsidR="00155275" w:rsidRPr="00D858F6">
        <w:rPr>
          <w:rFonts w:eastAsia="Arial Unicode MS"/>
          <w:szCs w:val="21"/>
        </w:rPr>
        <w:t xml:space="preserve"> 7.1</w:t>
      </w:r>
      <w:r w:rsidRPr="00D858F6">
        <w:rPr>
          <w:rFonts w:eastAsia="Arial Unicode MS"/>
          <w:szCs w:val="21"/>
        </w:rPr>
        <w:t>.</w:t>
      </w:r>
    </w:p>
    <w:p w14:paraId="38A141A0" w14:textId="6D68442D" w:rsidR="004549FE" w:rsidRPr="00D858F6" w:rsidRDefault="004549FE" w:rsidP="009C1404">
      <w:pPr>
        <w:pStyle w:val="3"/>
        <w:numPr>
          <w:ilvl w:val="0"/>
          <w:numId w:val="3"/>
        </w:numPr>
        <w:rPr>
          <w:rFonts w:eastAsia="Arial Unicode MS"/>
          <w:b w:val="0"/>
          <w:sz w:val="24"/>
          <w:szCs w:val="24"/>
        </w:rPr>
      </w:pPr>
      <w:bookmarkStart w:id="7" w:name="_Toc531292930"/>
      <w:r w:rsidRPr="00D858F6">
        <w:rPr>
          <w:rFonts w:eastAsia="Arial Unicode MS"/>
          <w:b w:val="0"/>
          <w:sz w:val="24"/>
          <w:szCs w:val="24"/>
        </w:rPr>
        <w:t>Data retrieval and process</w:t>
      </w:r>
      <w:bookmarkEnd w:id="7"/>
    </w:p>
    <w:p w14:paraId="4BF6BFEC" w14:textId="38912402" w:rsidR="009E1E2B" w:rsidRPr="00D858F6" w:rsidRDefault="00677C31" w:rsidP="009C1404">
      <w:pPr>
        <w:numPr>
          <w:ilvl w:val="0"/>
          <w:numId w:val="5"/>
        </w:numPr>
        <w:jc w:val="left"/>
        <w:rPr>
          <w:rFonts w:eastAsia="Arial Unicode MS"/>
          <w:szCs w:val="21"/>
        </w:rPr>
      </w:pPr>
      <w:r w:rsidRPr="00D858F6">
        <w:rPr>
          <w:rFonts w:eastAsia="Arial Unicode MS"/>
          <w:szCs w:val="21"/>
        </w:rPr>
        <w:t>The advice is given based on rules defined in step 7, however, to retrieval those data and proceed results to patients</w:t>
      </w:r>
      <w:r w:rsidR="00DB0586" w:rsidRPr="00D858F6">
        <w:rPr>
          <w:rFonts w:eastAsia="Arial Unicode MS"/>
          <w:szCs w:val="21"/>
        </w:rPr>
        <w:t>, a table storing symptoms and a table storing what questions to ask when the symptom is too general need to be finished before the application runs</w:t>
      </w:r>
      <w:r w:rsidR="0061581F" w:rsidRPr="00D858F6">
        <w:rPr>
          <w:rFonts w:eastAsia="Arial Unicode MS"/>
          <w:szCs w:val="21"/>
        </w:rPr>
        <w:t xml:space="preserve">, the </w:t>
      </w:r>
      <w:r w:rsidR="00800446" w:rsidRPr="00D858F6">
        <w:rPr>
          <w:rFonts w:eastAsia="Arial Unicode MS"/>
          <w:szCs w:val="21"/>
        </w:rPr>
        <w:t xml:space="preserve">formats of </w:t>
      </w:r>
      <w:r w:rsidR="0061581F" w:rsidRPr="00D858F6">
        <w:rPr>
          <w:rFonts w:eastAsia="Arial Unicode MS"/>
          <w:szCs w:val="21"/>
        </w:rPr>
        <w:t>two tables are shown as below</w:t>
      </w:r>
      <w:r w:rsidR="00DB0586" w:rsidRPr="00D858F6">
        <w:rPr>
          <w:rFonts w:eastAsia="Arial Unicode MS"/>
          <w:szCs w:val="21"/>
        </w:rPr>
        <w:t xml:space="preserve">. </w:t>
      </w:r>
      <w:r w:rsidR="0061581F" w:rsidRPr="00D858F6">
        <w:rPr>
          <w:rFonts w:eastAsia="Arial Unicode MS"/>
          <w:szCs w:val="21"/>
        </w:rPr>
        <w:t xml:space="preserve">An identified issue here is that those tables need to be filled up by </w:t>
      </w:r>
      <w:r w:rsidR="00650DD2" w:rsidRPr="00D858F6">
        <w:rPr>
          <w:rFonts w:eastAsia="Arial Unicode MS"/>
          <w:szCs w:val="21"/>
        </w:rPr>
        <w:t>clinicians</w:t>
      </w:r>
      <w:r w:rsidR="0061581F" w:rsidRPr="00D858F6">
        <w:rPr>
          <w:rFonts w:eastAsia="Arial Unicode MS"/>
          <w:szCs w:val="21"/>
        </w:rPr>
        <w:t xml:space="preserve">, to ensure that the symptoms, actions, services and questions to ask can correspond to each other in the context of the system. </w:t>
      </w:r>
    </w:p>
    <w:p w14:paraId="24DB3774" w14:textId="73873020" w:rsidR="00DB0586" w:rsidRPr="00D858F6" w:rsidRDefault="00DB0586" w:rsidP="00302EA9">
      <w:pPr>
        <w:jc w:val="left"/>
        <w:rPr>
          <w:rFonts w:eastAsia="Arial Unicode MS"/>
          <w:szCs w:val="21"/>
        </w:rPr>
      </w:pPr>
    </w:p>
    <w:p w14:paraId="244E34B6" w14:textId="48F34D9D" w:rsidR="00DB0586" w:rsidRPr="00D858F6" w:rsidRDefault="00260BF5" w:rsidP="00302EA9">
      <w:pPr>
        <w:jc w:val="center"/>
        <w:rPr>
          <w:rFonts w:eastAsia="Arial Unicode MS"/>
          <w:szCs w:val="21"/>
        </w:rPr>
      </w:pPr>
      <w:r w:rsidRPr="00D858F6">
        <w:rPr>
          <w:rFonts w:eastAsia="Arial Unicode MS"/>
          <w:szCs w:val="21"/>
        </w:rPr>
        <w:t xml:space="preserve">Table </w:t>
      </w:r>
      <w:r w:rsidR="00DB0586" w:rsidRPr="00D858F6">
        <w:rPr>
          <w:rFonts w:eastAsia="Arial Unicode MS"/>
          <w:szCs w:val="21"/>
        </w:rPr>
        <w:t xml:space="preserve">1-8-1: </w:t>
      </w:r>
      <w:r w:rsidR="0061581F" w:rsidRPr="00D858F6">
        <w:rPr>
          <w:rFonts w:eastAsia="Arial Unicode MS"/>
          <w:szCs w:val="21"/>
        </w:rPr>
        <w:t>Sample of d</w:t>
      </w:r>
      <w:r w:rsidR="00DB0586" w:rsidRPr="00D858F6">
        <w:rPr>
          <w:rFonts w:eastAsia="Arial Unicode MS"/>
          <w:szCs w:val="21"/>
        </w:rPr>
        <w:t>ata table of symptom</w:t>
      </w:r>
      <w:r w:rsidR="0061581F" w:rsidRPr="00D858F6">
        <w:rPr>
          <w:rFonts w:eastAsia="Arial Unicode MS"/>
          <w:szCs w:val="21"/>
        </w:rPr>
        <w:t>s</w:t>
      </w:r>
    </w:p>
    <w:tbl>
      <w:tblPr>
        <w:tblStyle w:val="af2"/>
        <w:tblW w:w="0" w:type="auto"/>
        <w:tblLook w:val="04A0" w:firstRow="1" w:lastRow="0" w:firstColumn="1" w:lastColumn="0" w:noHBand="0" w:noVBand="1"/>
      </w:tblPr>
      <w:tblGrid>
        <w:gridCol w:w="1555"/>
        <w:gridCol w:w="1842"/>
        <w:gridCol w:w="2829"/>
        <w:gridCol w:w="2076"/>
      </w:tblGrid>
      <w:tr w:rsidR="00DB0586" w:rsidRPr="00D858F6" w14:paraId="7317DF50" w14:textId="77777777" w:rsidTr="00436C76">
        <w:tc>
          <w:tcPr>
            <w:tcW w:w="1555" w:type="dxa"/>
          </w:tcPr>
          <w:p w14:paraId="167CFF76" w14:textId="7D30A8F2" w:rsidR="00DB0586" w:rsidRPr="00D858F6" w:rsidRDefault="00DB0586" w:rsidP="00302EA9">
            <w:pPr>
              <w:jc w:val="left"/>
              <w:rPr>
                <w:rFonts w:eastAsia="Arial Unicode MS"/>
                <w:color w:val="FF0000"/>
                <w:szCs w:val="21"/>
              </w:rPr>
            </w:pPr>
            <w:r w:rsidRPr="00D858F6">
              <w:rPr>
                <w:rFonts w:eastAsia="Arial Unicode MS"/>
                <w:color w:val="000000" w:themeColor="text1"/>
                <w:szCs w:val="21"/>
              </w:rPr>
              <w:t>Symptom ID</w:t>
            </w:r>
          </w:p>
        </w:tc>
        <w:tc>
          <w:tcPr>
            <w:tcW w:w="1842" w:type="dxa"/>
          </w:tcPr>
          <w:p w14:paraId="54612051" w14:textId="0E45DDFE" w:rsidR="00DB0586" w:rsidRPr="00D858F6" w:rsidRDefault="00DB0586" w:rsidP="00302EA9">
            <w:pPr>
              <w:jc w:val="left"/>
              <w:rPr>
                <w:rFonts w:eastAsia="Arial Unicode MS"/>
                <w:szCs w:val="21"/>
              </w:rPr>
            </w:pPr>
            <w:r w:rsidRPr="00D858F6">
              <w:rPr>
                <w:rFonts w:eastAsia="Arial Unicode MS"/>
                <w:szCs w:val="21"/>
              </w:rPr>
              <w:t>Symptom</w:t>
            </w:r>
          </w:p>
        </w:tc>
        <w:tc>
          <w:tcPr>
            <w:tcW w:w="2829" w:type="dxa"/>
          </w:tcPr>
          <w:p w14:paraId="2D21A416" w14:textId="4B009990" w:rsidR="00DB0586" w:rsidRPr="00D858F6" w:rsidRDefault="00DB0586" w:rsidP="00302EA9">
            <w:pPr>
              <w:jc w:val="left"/>
              <w:rPr>
                <w:rFonts w:eastAsia="Arial Unicode MS"/>
                <w:szCs w:val="21"/>
              </w:rPr>
            </w:pPr>
            <w:r w:rsidRPr="00D858F6">
              <w:rPr>
                <w:rFonts w:eastAsia="Arial Unicode MS"/>
                <w:szCs w:val="21"/>
              </w:rPr>
              <w:t>Action advice</w:t>
            </w:r>
          </w:p>
        </w:tc>
        <w:tc>
          <w:tcPr>
            <w:tcW w:w="2076" w:type="dxa"/>
          </w:tcPr>
          <w:p w14:paraId="7EA09F9A" w14:textId="0AE7A3E5" w:rsidR="00DB0586" w:rsidRPr="00D858F6" w:rsidRDefault="00DB0586" w:rsidP="00302EA9">
            <w:pPr>
              <w:jc w:val="left"/>
              <w:rPr>
                <w:rFonts w:eastAsia="Arial Unicode MS"/>
                <w:szCs w:val="21"/>
              </w:rPr>
            </w:pPr>
            <w:r w:rsidRPr="00D858F6">
              <w:rPr>
                <w:rFonts w:eastAsia="Arial Unicode MS"/>
                <w:szCs w:val="21"/>
              </w:rPr>
              <w:t>Service type</w:t>
            </w:r>
          </w:p>
        </w:tc>
      </w:tr>
      <w:tr w:rsidR="00DB0586" w:rsidRPr="00D858F6" w14:paraId="135F4215" w14:textId="77777777" w:rsidTr="00436C76">
        <w:tc>
          <w:tcPr>
            <w:tcW w:w="1555" w:type="dxa"/>
          </w:tcPr>
          <w:p w14:paraId="75DEF061" w14:textId="6A6F1937" w:rsidR="00DB0586" w:rsidRPr="00D858F6" w:rsidRDefault="00DB0586" w:rsidP="00302EA9">
            <w:pPr>
              <w:jc w:val="left"/>
              <w:rPr>
                <w:rFonts w:eastAsia="Arial Unicode MS"/>
                <w:color w:val="000000" w:themeColor="text1"/>
                <w:szCs w:val="21"/>
              </w:rPr>
            </w:pPr>
            <w:r w:rsidRPr="00D858F6">
              <w:rPr>
                <w:rFonts w:eastAsia="Arial Unicode MS"/>
                <w:color w:val="000000" w:themeColor="text1"/>
                <w:szCs w:val="21"/>
              </w:rPr>
              <w:t>195967001</w:t>
            </w:r>
          </w:p>
        </w:tc>
        <w:tc>
          <w:tcPr>
            <w:tcW w:w="1842" w:type="dxa"/>
          </w:tcPr>
          <w:p w14:paraId="04B89DDF" w14:textId="122673FE" w:rsidR="00DB0586" w:rsidRPr="00D858F6" w:rsidRDefault="00DB0586" w:rsidP="00302EA9">
            <w:pPr>
              <w:jc w:val="left"/>
              <w:rPr>
                <w:rFonts w:eastAsia="Arial Unicode MS"/>
                <w:szCs w:val="21"/>
              </w:rPr>
            </w:pPr>
            <w:r w:rsidRPr="00D858F6">
              <w:rPr>
                <w:rFonts w:eastAsia="Arial Unicode MS"/>
                <w:szCs w:val="21"/>
              </w:rPr>
              <w:t>Asthma</w:t>
            </w:r>
          </w:p>
        </w:tc>
        <w:tc>
          <w:tcPr>
            <w:tcW w:w="2829" w:type="dxa"/>
          </w:tcPr>
          <w:p w14:paraId="398D2564" w14:textId="77777777" w:rsidR="00DB0586" w:rsidRPr="00D858F6" w:rsidRDefault="00DB0586" w:rsidP="00302EA9">
            <w:pPr>
              <w:jc w:val="left"/>
              <w:rPr>
                <w:rFonts w:eastAsia="Arial Unicode MS"/>
                <w:szCs w:val="21"/>
              </w:rPr>
            </w:pPr>
          </w:p>
        </w:tc>
        <w:tc>
          <w:tcPr>
            <w:tcW w:w="2076" w:type="dxa"/>
          </w:tcPr>
          <w:p w14:paraId="76E03BB3" w14:textId="77777777" w:rsidR="00DB0586" w:rsidRPr="00D858F6" w:rsidRDefault="00DB0586" w:rsidP="00302EA9">
            <w:pPr>
              <w:jc w:val="left"/>
              <w:rPr>
                <w:rFonts w:eastAsia="Arial Unicode MS"/>
                <w:szCs w:val="21"/>
              </w:rPr>
            </w:pPr>
          </w:p>
        </w:tc>
      </w:tr>
      <w:tr w:rsidR="00DB0586" w:rsidRPr="00D858F6" w14:paraId="361DEB2F" w14:textId="77777777" w:rsidTr="00436C76">
        <w:tc>
          <w:tcPr>
            <w:tcW w:w="1555" w:type="dxa"/>
          </w:tcPr>
          <w:p w14:paraId="4876E370" w14:textId="3E5824D5" w:rsidR="00DB0586" w:rsidRPr="00D858F6" w:rsidRDefault="008A2257" w:rsidP="00302EA9">
            <w:pPr>
              <w:jc w:val="left"/>
              <w:rPr>
                <w:rFonts w:eastAsia="Arial Unicode MS"/>
                <w:color w:val="000000" w:themeColor="text1"/>
                <w:szCs w:val="21"/>
                <w:highlight w:val="yellow"/>
              </w:rPr>
            </w:pPr>
            <w:r w:rsidRPr="00D858F6">
              <w:rPr>
                <w:rFonts w:eastAsia="Arial Unicode MS"/>
                <w:color w:val="000000" w:themeColor="text1"/>
                <w:szCs w:val="21"/>
              </w:rPr>
              <w:t>704098003</w:t>
            </w:r>
          </w:p>
        </w:tc>
        <w:tc>
          <w:tcPr>
            <w:tcW w:w="1842" w:type="dxa"/>
          </w:tcPr>
          <w:p w14:paraId="1400284A" w14:textId="5C706DE5" w:rsidR="00DB0586" w:rsidRPr="00D858F6" w:rsidRDefault="00DB0586" w:rsidP="00302EA9">
            <w:pPr>
              <w:jc w:val="left"/>
              <w:rPr>
                <w:rFonts w:eastAsia="Arial Unicode MS"/>
                <w:szCs w:val="21"/>
              </w:rPr>
            </w:pPr>
            <w:r w:rsidRPr="00D858F6">
              <w:rPr>
                <w:rFonts w:eastAsia="Arial Unicode MS"/>
                <w:szCs w:val="21"/>
              </w:rPr>
              <w:t>Asthma with an inhaler</w:t>
            </w:r>
          </w:p>
        </w:tc>
        <w:tc>
          <w:tcPr>
            <w:tcW w:w="2829" w:type="dxa"/>
          </w:tcPr>
          <w:p w14:paraId="6516683C" w14:textId="18F9D65E" w:rsidR="00DB0586" w:rsidRPr="00D858F6" w:rsidRDefault="00DB0586" w:rsidP="00302EA9">
            <w:pPr>
              <w:jc w:val="left"/>
              <w:rPr>
                <w:rFonts w:eastAsia="Arial Unicode MS"/>
                <w:szCs w:val="21"/>
              </w:rPr>
            </w:pPr>
            <w:r w:rsidRPr="00D858F6">
              <w:rPr>
                <w:rFonts w:eastAsia="Arial Unicode MS"/>
                <w:szCs w:val="21"/>
              </w:rPr>
              <w:t>Use the inhaler, and if you still have problems, seek help at the emergency department</w:t>
            </w:r>
          </w:p>
        </w:tc>
        <w:tc>
          <w:tcPr>
            <w:tcW w:w="2076" w:type="dxa"/>
          </w:tcPr>
          <w:p w14:paraId="27A9BF55" w14:textId="6B63CA5C" w:rsidR="00DB0586" w:rsidRPr="00D858F6" w:rsidRDefault="00DB0586" w:rsidP="00302EA9">
            <w:pPr>
              <w:jc w:val="left"/>
              <w:rPr>
                <w:rFonts w:eastAsia="Arial Unicode MS"/>
                <w:szCs w:val="21"/>
              </w:rPr>
            </w:pPr>
            <w:r w:rsidRPr="00D858F6">
              <w:rPr>
                <w:rFonts w:eastAsia="Arial Unicode MS"/>
                <w:szCs w:val="21"/>
              </w:rPr>
              <w:t>Emergency Department</w:t>
            </w:r>
          </w:p>
        </w:tc>
      </w:tr>
      <w:tr w:rsidR="00DB0586" w:rsidRPr="00D858F6" w14:paraId="10109081" w14:textId="77777777" w:rsidTr="00436C76">
        <w:tc>
          <w:tcPr>
            <w:tcW w:w="1555" w:type="dxa"/>
          </w:tcPr>
          <w:p w14:paraId="34D4329B" w14:textId="4DCC5407" w:rsidR="00DB0586" w:rsidRPr="00D858F6" w:rsidRDefault="00650DD2" w:rsidP="00302EA9">
            <w:pPr>
              <w:jc w:val="left"/>
              <w:rPr>
                <w:rFonts w:eastAsia="Arial Unicode MS"/>
                <w:color w:val="000000" w:themeColor="text1"/>
                <w:szCs w:val="21"/>
                <w:highlight w:val="yellow"/>
              </w:rPr>
            </w:pPr>
            <w:r w:rsidRPr="00D858F6">
              <w:rPr>
                <w:rFonts w:eastAsia="Arial Unicode MS"/>
                <w:color w:val="000000" w:themeColor="text1"/>
                <w:szCs w:val="21"/>
              </w:rPr>
              <w:t>No specific code for this, have to make up own ID for this system.</w:t>
            </w:r>
          </w:p>
        </w:tc>
        <w:tc>
          <w:tcPr>
            <w:tcW w:w="1842" w:type="dxa"/>
          </w:tcPr>
          <w:p w14:paraId="4BA6378E" w14:textId="0C2468B9" w:rsidR="00DB0586" w:rsidRPr="00D858F6" w:rsidRDefault="00DB0586" w:rsidP="00302EA9">
            <w:pPr>
              <w:jc w:val="left"/>
              <w:rPr>
                <w:rFonts w:eastAsia="Arial Unicode MS"/>
                <w:szCs w:val="21"/>
              </w:rPr>
            </w:pPr>
            <w:r w:rsidRPr="00D858F6">
              <w:rPr>
                <w:rFonts w:eastAsia="Arial Unicode MS"/>
                <w:szCs w:val="21"/>
              </w:rPr>
              <w:t>Asthma without an inhaler</w:t>
            </w:r>
          </w:p>
        </w:tc>
        <w:tc>
          <w:tcPr>
            <w:tcW w:w="2829" w:type="dxa"/>
          </w:tcPr>
          <w:p w14:paraId="42AE14DB" w14:textId="0EABB6A0" w:rsidR="00DB0586" w:rsidRPr="00D858F6" w:rsidRDefault="00DB0586" w:rsidP="00302EA9">
            <w:pPr>
              <w:jc w:val="left"/>
              <w:rPr>
                <w:rFonts w:eastAsia="Arial Unicode MS"/>
                <w:szCs w:val="21"/>
              </w:rPr>
            </w:pPr>
            <w:r w:rsidRPr="00D858F6">
              <w:rPr>
                <w:rFonts w:eastAsia="Arial Unicode MS"/>
                <w:szCs w:val="21"/>
              </w:rPr>
              <w:t>Go to the emergency department to obtain treatment</w:t>
            </w:r>
          </w:p>
        </w:tc>
        <w:tc>
          <w:tcPr>
            <w:tcW w:w="2076" w:type="dxa"/>
          </w:tcPr>
          <w:p w14:paraId="2B630055" w14:textId="4FC18A35" w:rsidR="00DB0586" w:rsidRPr="00D858F6" w:rsidRDefault="00DB0586" w:rsidP="00302EA9">
            <w:pPr>
              <w:jc w:val="left"/>
              <w:rPr>
                <w:rFonts w:eastAsia="Arial Unicode MS"/>
                <w:szCs w:val="21"/>
              </w:rPr>
            </w:pPr>
            <w:r w:rsidRPr="00D858F6">
              <w:rPr>
                <w:rFonts w:eastAsia="Arial Unicode MS"/>
                <w:szCs w:val="21"/>
              </w:rPr>
              <w:t>Emergency Department</w:t>
            </w:r>
          </w:p>
        </w:tc>
      </w:tr>
      <w:tr w:rsidR="00436C76" w:rsidRPr="00D858F6" w14:paraId="4FCF51C5" w14:textId="77777777" w:rsidTr="00436C76">
        <w:tc>
          <w:tcPr>
            <w:tcW w:w="1555" w:type="dxa"/>
          </w:tcPr>
          <w:p w14:paraId="352AB8A6" w14:textId="1B5FB0E5" w:rsidR="00436C76" w:rsidRPr="00D858F6" w:rsidRDefault="00436C76" w:rsidP="00302EA9">
            <w:pPr>
              <w:jc w:val="left"/>
              <w:rPr>
                <w:rFonts w:eastAsia="Arial Unicode MS"/>
                <w:color w:val="FF0000"/>
                <w:szCs w:val="21"/>
                <w:highlight w:val="yellow"/>
              </w:rPr>
            </w:pPr>
            <w:r w:rsidRPr="00D858F6">
              <w:rPr>
                <w:rFonts w:eastAsia="Arial Unicode MS"/>
                <w:color w:val="000000" w:themeColor="text1"/>
                <w:szCs w:val="21"/>
              </w:rPr>
              <w:t>21522001</w:t>
            </w:r>
          </w:p>
        </w:tc>
        <w:tc>
          <w:tcPr>
            <w:tcW w:w="1842" w:type="dxa"/>
          </w:tcPr>
          <w:p w14:paraId="42FA936B" w14:textId="63D6F76E" w:rsidR="00436C76" w:rsidRPr="00D858F6" w:rsidRDefault="00436C76" w:rsidP="00302EA9">
            <w:pPr>
              <w:jc w:val="left"/>
              <w:rPr>
                <w:rFonts w:eastAsia="Arial Unicode MS"/>
                <w:szCs w:val="21"/>
              </w:rPr>
            </w:pPr>
            <w:r w:rsidRPr="00D858F6">
              <w:rPr>
                <w:rFonts w:eastAsia="Arial Unicode MS"/>
                <w:szCs w:val="21"/>
              </w:rPr>
              <w:t>Abdominal pain</w:t>
            </w:r>
          </w:p>
        </w:tc>
        <w:tc>
          <w:tcPr>
            <w:tcW w:w="2829" w:type="dxa"/>
          </w:tcPr>
          <w:p w14:paraId="21F644EB" w14:textId="77777777" w:rsidR="00436C76" w:rsidRPr="00D858F6" w:rsidRDefault="00436C76" w:rsidP="00302EA9">
            <w:pPr>
              <w:jc w:val="left"/>
              <w:rPr>
                <w:rFonts w:eastAsia="Arial Unicode MS"/>
                <w:szCs w:val="21"/>
              </w:rPr>
            </w:pPr>
          </w:p>
        </w:tc>
        <w:tc>
          <w:tcPr>
            <w:tcW w:w="2076" w:type="dxa"/>
          </w:tcPr>
          <w:p w14:paraId="7FBEA510" w14:textId="77777777" w:rsidR="00436C76" w:rsidRPr="00D858F6" w:rsidRDefault="00436C76" w:rsidP="00302EA9">
            <w:pPr>
              <w:jc w:val="left"/>
              <w:rPr>
                <w:rFonts w:eastAsia="Arial Unicode MS"/>
                <w:szCs w:val="21"/>
              </w:rPr>
            </w:pPr>
          </w:p>
        </w:tc>
      </w:tr>
      <w:tr w:rsidR="00436C76" w:rsidRPr="00D858F6" w14:paraId="38DB7121" w14:textId="77777777" w:rsidTr="00436C76">
        <w:tc>
          <w:tcPr>
            <w:tcW w:w="1555" w:type="dxa"/>
          </w:tcPr>
          <w:p w14:paraId="679BDF7F" w14:textId="04CB16CA" w:rsidR="00436C76" w:rsidRPr="00D858F6" w:rsidRDefault="00436C76" w:rsidP="00302EA9">
            <w:pPr>
              <w:jc w:val="left"/>
              <w:rPr>
                <w:rFonts w:eastAsia="Arial Unicode MS"/>
                <w:color w:val="FF0000"/>
                <w:szCs w:val="21"/>
                <w:highlight w:val="yellow"/>
              </w:rPr>
            </w:pPr>
            <w:r w:rsidRPr="00D858F6">
              <w:rPr>
                <w:rFonts w:eastAsia="Arial Unicode MS"/>
                <w:color w:val="000000" w:themeColor="text1"/>
                <w:szCs w:val="21"/>
              </w:rPr>
              <w:t xml:space="preserve">…and </w:t>
            </w:r>
            <w:r w:rsidR="00375022">
              <w:rPr>
                <w:rFonts w:eastAsia="Arial Unicode MS"/>
                <w:color w:val="000000" w:themeColor="text1"/>
                <w:szCs w:val="21"/>
              </w:rPr>
              <w:t>etc.</w:t>
            </w:r>
          </w:p>
        </w:tc>
        <w:tc>
          <w:tcPr>
            <w:tcW w:w="1842" w:type="dxa"/>
          </w:tcPr>
          <w:p w14:paraId="61D9E99F" w14:textId="77777777" w:rsidR="00436C76" w:rsidRPr="00D858F6" w:rsidRDefault="00436C76" w:rsidP="00302EA9">
            <w:pPr>
              <w:jc w:val="left"/>
              <w:rPr>
                <w:rFonts w:eastAsia="Arial Unicode MS"/>
                <w:szCs w:val="21"/>
              </w:rPr>
            </w:pPr>
          </w:p>
        </w:tc>
        <w:tc>
          <w:tcPr>
            <w:tcW w:w="2829" w:type="dxa"/>
          </w:tcPr>
          <w:p w14:paraId="7FE45478" w14:textId="77777777" w:rsidR="00436C76" w:rsidRPr="00D858F6" w:rsidRDefault="00436C76" w:rsidP="00302EA9">
            <w:pPr>
              <w:jc w:val="left"/>
              <w:rPr>
                <w:rFonts w:eastAsia="Arial Unicode MS"/>
                <w:szCs w:val="21"/>
              </w:rPr>
            </w:pPr>
          </w:p>
        </w:tc>
        <w:tc>
          <w:tcPr>
            <w:tcW w:w="2076" w:type="dxa"/>
          </w:tcPr>
          <w:p w14:paraId="75898C62" w14:textId="77777777" w:rsidR="00436C76" w:rsidRPr="00D858F6" w:rsidRDefault="00436C76" w:rsidP="00302EA9">
            <w:pPr>
              <w:jc w:val="left"/>
              <w:rPr>
                <w:rFonts w:eastAsia="Arial Unicode MS"/>
                <w:szCs w:val="21"/>
              </w:rPr>
            </w:pPr>
          </w:p>
        </w:tc>
      </w:tr>
    </w:tbl>
    <w:p w14:paraId="417E1A4E" w14:textId="6069BCE1" w:rsidR="00DB0586" w:rsidRPr="00D858F6" w:rsidRDefault="00DB0586" w:rsidP="00302EA9">
      <w:pPr>
        <w:jc w:val="left"/>
        <w:rPr>
          <w:rFonts w:eastAsia="Arial Unicode MS"/>
          <w:szCs w:val="21"/>
        </w:rPr>
      </w:pPr>
    </w:p>
    <w:p w14:paraId="537FF93A" w14:textId="5E59B501" w:rsidR="0061581F" w:rsidRPr="00D858F6" w:rsidRDefault="00260BF5" w:rsidP="00302EA9">
      <w:pPr>
        <w:jc w:val="center"/>
        <w:rPr>
          <w:rFonts w:eastAsia="Arial Unicode MS"/>
          <w:szCs w:val="21"/>
        </w:rPr>
      </w:pPr>
      <w:r w:rsidRPr="00D858F6">
        <w:rPr>
          <w:rFonts w:eastAsia="Arial Unicode MS"/>
          <w:szCs w:val="21"/>
        </w:rPr>
        <w:lastRenderedPageBreak/>
        <w:t xml:space="preserve">Table </w:t>
      </w:r>
      <w:r w:rsidR="0061581F" w:rsidRPr="00D858F6">
        <w:rPr>
          <w:rFonts w:eastAsia="Arial Unicode MS"/>
          <w:szCs w:val="21"/>
        </w:rPr>
        <w:t>1-8-2: Sample of questions should be asked to specify symptoms</w:t>
      </w:r>
    </w:p>
    <w:tbl>
      <w:tblPr>
        <w:tblStyle w:val="af2"/>
        <w:tblW w:w="0" w:type="auto"/>
        <w:tblLook w:val="04A0" w:firstRow="1" w:lastRow="0" w:firstColumn="1" w:lastColumn="0" w:noHBand="0" w:noVBand="1"/>
      </w:tblPr>
      <w:tblGrid>
        <w:gridCol w:w="1838"/>
        <w:gridCol w:w="1482"/>
        <w:gridCol w:w="1211"/>
        <w:gridCol w:w="1134"/>
        <w:gridCol w:w="2637"/>
      </w:tblGrid>
      <w:tr w:rsidR="0061581F" w:rsidRPr="00D858F6" w14:paraId="5976E9F6" w14:textId="77777777" w:rsidTr="00436C76">
        <w:tc>
          <w:tcPr>
            <w:tcW w:w="1838" w:type="dxa"/>
          </w:tcPr>
          <w:p w14:paraId="349B8BDD" w14:textId="12CE4DB0" w:rsidR="0061581F" w:rsidRPr="00D858F6" w:rsidRDefault="0061581F" w:rsidP="00302EA9">
            <w:pPr>
              <w:jc w:val="left"/>
              <w:rPr>
                <w:rFonts w:eastAsia="Arial Unicode MS"/>
                <w:szCs w:val="21"/>
              </w:rPr>
            </w:pPr>
            <w:r w:rsidRPr="00D858F6">
              <w:rPr>
                <w:rFonts w:eastAsia="Arial Unicode MS"/>
                <w:szCs w:val="21"/>
              </w:rPr>
              <w:t>General symptom</w:t>
            </w:r>
          </w:p>
        </w:tc>
        <w:tc>
          <w:tcPr>
            <w:tcW w:w="1482" w:type="dxa"/>
          </w:tcPr>
          <w:p w14:paraId="4E517B9F" w14:textId="7F07D5A3" w:rsidR="0061581F" w:rsidRPr="00D858F6" w:rsidRDefault="0061581F" w:rsidP="00302EA9">
            <w:pPr>
              <w:jc w:val="left"/>
              <w:rPr>
                <w:rFonts w:eastAsia="Arial Unicode MS"/>
                <w:szCs w:val="21"/>
              </w:rPr>
            </w:pPr>
            <w:r w:rsidRPr="00D858F6">
              <w:rPr>
                <w:rFonts w:eastAsia="Arial Unicode MS"/>
                <w:szCs w:val="21"/>
              </w:rPr>
              <w:t>Question</w:t>
            </w:r>
          </w:p>
        </w:tc>
        <w:tc>
          <w:tcPr>
            <w:tcW w:w="1211" w:type="dxa"/>
          </w:tcPr>
          <w:p w14:paraId="2700508A" w14:textId="37449358" w:rsidR="0061581F" w:rsidRPr="00D858F6" w:rsidRDefault="0061581F" w:rsidP="00302EA9">
            <w:pPr>
              <w:jc w:val="left"/>
              <w:rPr>
                <w:rFonts w:eastAsia="Arial Unicode MS"/>
                <w:szCs w:val="21"/>
              </w:rPr>
            </w:pPr>
            <w:r w:rsidRPr="00D858F6">
              <w:rPr>
                <w:rFonts w:eastAsia="Arial Unicode MS"/>
                <w:szCs w:val="21"/>
              </w:rPr>
              <w:t>Numerical answer</w:t>
            </w:r>
          </w:p>
        </w:tc>
        <w:tc>
          <w:tcPr>
            <w:tcW w:w="1134" w:type="dxa"/>
          </w:tcPr>
          <w:p w14:paraId="521E8670" w14:textId="273438B9" w:rsidR="0061581F" w:rsidRPr="00D858F6" w:rsidRDefault="0061581F" w:rsidP="00302EA9">
            <w:pPr>
              <w:jc w:val="left"/>
              <w:rPr>
                <w:rFonts w:eastAsia="Arial Unicode MS"/>
                <w:szCs w:val="21"/>
              </w:rPr>
            </w:pPr>
            <w:r w:rsidRPr="00D858F6">
              <w:rPr>
                <w:rFonts w:eastAsia="Arial Unicode MS"/>
                <w:szCs w:val="21"/>
              </w:rPr>
              <w:t>Answer content</w:t>
            </w:r>
          </w:p>
        </w:tc>
        <w:tc>
          <w:tcPr>
            <w:tcW w:w="2637" w:type="dxa"/>
          </w:tcPr>
          <w:p w14:paraId="78185B63" w14:textId="6D3A6731" w:rsidR="0061581F" w:rsidRPr="00EF577C" w:rsidRDefault="0095621E" w:rsidP="00302EA9">
            <w:pPr>
              <w:jc w:val="left"/>
              <w:rPr>
                <w:rFonts w:eastAsia="Arial Unicode MS"/>
                <w:color w:val="000000" w:themeColor="text1"/>
                <w:szCs w:val="21"/>
              </w:rPr>
            </w:pPr>
            <w:r w:rsidRPr="00EF577C">
              <w:rPr>
                <w:rFonts w:eastAsia="Arial Unicode MS"/>
                <w:color w:val="000000" w:themeColor="text1"/>
                <w:szCs w:val="21"/>
              </w:rPr>
              <w:t xml:space="preserve">Precise </w:t>
            </w:r>
            <w:r w:rsidR="0061581F" w:rsidRPr="00EF577C">
              <w:rPr>
                <w:rFonts w:eastAsia="Arial Unicode MS"/>
                <w:color w:val="000000" w:themeColor="text1"/>
                <w:szCs w:val="21"/>
              </w:rPr>
              <w:t>symptom</w:t>
            </w:r>
          </w:p>
        </w:tc>
      </w:tr>
      <w:tr w:rsidR="0061581F" w:rsidRPr="00D858F6" w14:paraId="638FA64F" w14:textId="77777777" w:rsidTr="00436C76">
        <w:tc>
          <w:tcPr>
            <w:tcW w:w="1838" w:type="dxa"/>
            <w:vMerge w:val="restart"/>
          </w:tcPr>
          <w:p w14:paraId="41FA6C17" w14:textId="021AA8B6" w:rsidR="0061581F" w:rsidRPr="00D858F6" w:rsidRDefault="0061581F" w:rsidP="00302EA9">
            <w:pPr>
              <w:jc w:val="left"/>
              <w:rPr>
                <w:rFonts w:eastAsia="Arial Unicode MS"/>
                <w:szCs w:val="21"/>
              </w:rPr>
            </w:pPr>
            <w:r w:rsidRPr="00D858F6">
              <w:rPr>
                <w:rFonts w:eastAsia="Arial Unicode MS"/>
                <w:szCs w:val="21"/>
              </w:rPr>
              <w:t>Asthma</w:t>
            </w:r>
          </w:p>
        </w:tc>
        <w:tc>
          <w:tcPr>
            <w:tcW w:w="1482" w:type="dxa"/>
            <w:vMerge w:val="restart"/>
          </w:tcPr>
          <w:p w14:paraId="3F119382" w14:textId="289A37C4" w:rsidR="0061581F" w:rsidRPr="00D858F6" w:rsidRDefault="0061581F" w:rsidP="00302EA9">
            <w:pPr>
              <w:jc w:val="left"/>
              <w:rPr>
                <w:rFonts w:eastAsia="Arial Unicode MS"/>
                <w:szCs w:val="21"/>
              </w:rPr>
            </w:pPr>
            <w:r w:rsidRPr="00D858F6">
              <w:rPr>
                <w:rFonts w:eastAsia="Arial Unicode MS"/>
                <w:szCs w:val="21"/>
              </w:rPr>
              <w:t>Do you have an inhaler?</w:t>
            </w:r>
          </w:p>
        </w:tc>
        <w:tc>
          <w:tcPr>
            <w:tcW w:w="1211" w:type="dxa"/>
          </w:tcPr>
          <w:p w14:paraId="2054C44F" w14:textId="63BC685D" w:rsidR="0061581F" w:rsidRPr="00D858F6" w:rsidRDefault="0061581F" w:rsidP="00302EA9">
            <w:pPr>
              <w:jc w:val="left"/>
              <w:rPr>
                <w:rFonts w:eastAsia="Arial Unicode MS"/>
                <w:szCs w:val="21"/>
              </w:rPr>
            </w:pPr>
            <w:r w:rsidRPr="00D858F6">
              <w:rPr>
                <w:rFonts w:eastAsia="Arial Unicode MS"/>
                <w:szCs w:val="21"/>
              </w:rPr>
              <w:t>1</w:t>
            </w:r>
          </w:p>
        </w:tc>
        <w:tc>
          <w:tcPr>
            <w:tcW w:w="1134" w:type="dxa"/>
          </w:tcPr>
          <w:p w14:paraId="6EFBDB9F" w14:textId="248D495F" w:rsidR="0061581F" w:rsidRPr="00D858F6" w:rsidRDefault="0061581F" w:rsidP="00302EA9">
            <w:pPr>
              <w:jc w:val="left"/>
              <w:rPr>
                <w:rFonts w:eastAsia="Arial Unicode MS"/>
                <w:szCs w:val="21"/>
              </w:rPr>
            </w:pPr>
            <w:r w:rsidRPr="00D858F6">
              <w:rPr>
                <w:rFonts w:eastAsia="Arial Unicode MS"/>
                <w:szCs w:val="21"/>
              </w:rPr>
              <w:t>Yes</w:t>
            </w:r>
          </w:p>
        </w:tc>
        <w:tc>
          <w:tcPr>
            <w:tcW w:w="2637" w:type="dxa"/>
          </w:tcPr>
          <w:p w14:paraId="4F254332" w14:textId="741CD2C0" w:rsidR="0061581F" w:rsidRPr="00D858F6" w:rsidRDefault="0061581F" w:rsidP="00302EA9">
            <w:pPr>
              <w:jc w:val="left"/>
              <w:rPr>
                <w:rFonts w:eastAsia="Arial Unicode MS"/>
                <w:szCs w:val="21"/>
              </w:rPr>
            </w:pPr>
            <w:r w:rsidRPr="00D858F6">
              <w:rPr>
                <w:rFonts w:eastAsia="Arial Unicode MS"/>
                <w:szCs w:val="21"/>
              </w:rPr>
              <w:t>Asthma with an inhaler</w:t>
            </w:r>
          </w:p>
        </w:tc>
      </w:tr>
      <w:tr w:rsidR="0061581F" w:rsidRPr="00D858F6" w14:paraId="1529DD6E" w14:textId="77777777" w:rsidTr="00436C76">
        <w:tc>
          <w:tcPr>
            <w:tcW w:w="1838" w:type="dxa"/>
            <w:vMerge/>
          </w:tcPr>
          <w:p w14:paraId="18EC1A0A" w14:textId="77777777" w:rsidR="0061581F" w:rsidRPr="00D858F6" w:rsidRDefault="0061581F" w:rsidP="00302EA9">
            <w:pPr>
              <w:jc w:val="left"/>
              <w:rPr>
                <w:rFonts w:eastAsia="Arial Unicode MS"/>
                <w:szCs w:val="21"/>
              </w:rPr>
            </w:pPr>
          </w:p>
        </w:tc>
        <w:tc>
          <w:tcPr>
            <w:tcW w:w="1482" w:type="dxa"/>
            <w:vMerge/>
          </w:tcPr>
          <w:p w14:paraId="34AFB658" w14:textId="77777777" w:rsidR="0061581F" w:rsidRPr="00D858F6" w:rsidRDefault="0061581F" w:rsidP="00302EA9">
            <w:pPr>
              <w:jc w:val="left"/>
              <w:rPr>
                <w:rFonts w:eastAsia="Arial Unicode MS"/>
                <w:szCs w:val="21"/>
              </w:rPr>
            </w:pPr>
          </w:p>
        </w:tc>
        <w:tc>
          <w:tcPr>
            <w:tcW w:w="1211" w:type="dxa"/>
          </w:tcPr>
          <w:p w14:paraId="53F31719" w14:textId="4DFCB13E" w:rsidR="0061581F" w:rsidRPr="00D858F6" w:rsidRDefault="0061581F" w:rsidP="00302EA9">
            <w:pPr>
              <w:jc w:val="left"/>
              <w:rPr>
                <w:rFonts w:eastAsia="Arial Unicode MS"/>
                <w:szCs w:val="21"/>
              </w:rPr>
            </w:pPr>
            <w:r w:rsidRPr="00D858F6">
              <w:rPr>
                <w:rFonts w:eastAsia="Arial Unicode MS"/>
                <w:szCs w:val="21"/>
              </w:rPr>
              <w:t>2</w:t>
            </w:r>
          </w:p>
        </w:tc>
        <w:tc>
          <w:tcPr>
            <w:tcW w:w="1134" w:type="dxa"/>
          </w:tcPr>
          <w:p w14:paraId="2FC9FEB6" w14:textId="6CB8FA89" w:rsidR="0061581F" w:rsidRPr="00D858F6" w:rsidRDefault="0061581F" w:rsidP="00302EA9">
            <w:pPr>
              <w:jc w:val="left"/>
              <w:rPr>
                <w:rFonts w:eastAsia="Arial Unicode MS"/>
                <w:szCs w:val="21"/>
              </w:rPr>
            </w:pPr>
            <w:r w:rsidRPr="00D858F6">
              <w:rPr>
                <w:rFonts w:eastAsia="Arial Unicode MS"/>
                <w:szCs w:val="21"/>
              </w:rPr>
              <w:t>No</w:t>
            </w:r>
          </w:p>
        </w:tc>
        <w:tc>
          <w:tcPr>
            <w:tcW w:w="2637" w:type="dxa"/>
          </w:tcPr>
          <w:p w14:paraId="733D63C8" w14:textId="0CBC2313" w:rsidR="0061581F" w:rsidRPr="00D858F6" w:rsidRDefault="0061581F" w:rsidP="00302EA9">
            <w:pPr>
              <w:jc w:val="left"/>
              <w:rPr>
                <w:rFonts w:eastAsia="Arial Unicode MS"/>
                <w:szCs w:val="21"/>
              </w:rPr>
            </w:pPr>
            <w:r w:rsidRPr="00D858F6">
              <w:rPr>
                <w:rFonts w:eastAsia="Arial Unicode MS"/>
                <w:szCs w:val="21"/>
              </w:rPr>
              <w:t>Asthma without an inhaler</w:t>
            </w:r>
          </w:p>
        </w:tc>
      </w:tr>
      <w:tr w:rsidR="00436C76" w:rsidRPr="00D858F6" w14:paraId="5B1D1718" w14:textId="77777777" w:rsidTr="00436C76">
        <w:tc>
          <w:tcPr>
            <w:tcW w:w="1838" w:type="dxa"/>
            <w:vMerge w:val="restart"/>
          </w:tcPr>
          <w:p w14:paraId="40ACB9DA" w14:textId="65275E90" w:rsidR="00436C76" w:rsidRPr="00D858F6" w:rsidRDefault="00436C76" w:rsidP="00302EA9">
            <w:pPr>
              <w:jc w:val="left"/>
              <w:rPr>
                <w:rFonts w:eastAsia="Arial Unicode MS"/>
                <w:szCs w:val="21"/>
              </w:rPr>
            </w:pPr>
            <w:r w:rsidRPr="00D858F6">
              <w:rPr>
                <w:rFonts w:eastAsia="Arial Unicode MS"/>
                <w:szCs w:val="21"/>
              </w:rPr>
              <w:t>Abdominal pain</w:t>
            </w:r>
          </w:p>
        </w:tc>
        <w:tc>
          <w:tcPr>
            <w:tcW w:w="1482" w:type="dxa"/>
            <w:vMerge w:val="restart"/>
          </w:tcPr>
          <w:p w14:paraId="3D62A521" w14:textId="405814E3" w:rsidR="00436C76" w:rsidRPr="00D858F6" w:rsidRDefault="00436C76" w:rsidP="00302EA9">
            <w:pPr>
              <w:jc w:val="left"/>
              <w:rPr>
                <w:rFonts w:eastAsia="Arial Unicode MS"/>
                <w:szCs w:val="21"/>
              </w:rPr>
            </w:pPr>
            <w:r w:rsidRPr="00D858F6">
              <w:rPr>
                <w:rFonts w:eastAsia="Arial Unicode MS"/>
                <w:szCs w:val="21"/>
              </w:rPr>
              <w:t>21522001</w:t>
            </w:r>
          </w:p>
        </w:tc>
        <w:tc>
          <w:tcPr>
            <w:tcW w:w="1211" w:type="dxa"/>
          </w:tcPr>
          <w:p w14:paraId="0C65C107" w14:textId="32639FB1" w:rsidR="00436C76" w:rsidRPr="00D858F6" w:rsidRDefault="00436C76" w:rsidP="00302EA9">
            <w:pPr>
              <w:jc w:val="left"/>
              <w:rPr>
                <w:rFonts w:eastAsia="Arial Unicode MS"/>
                <w:szCs w:val="21"/>
              </w:rPr>
            </w:pPr>
            <w:r w:rsidRPr="00D858F6">
              <w:rPr>
                <w:rFonts w:eastAsia="Arial Unicode MS"/>
                <w:szCs w:val="21"/>
              </w:rPr>
              <w:t>1</w:t>
            </w:r>
          </w:p>
        </w:tc>
        <w:tc>
          <w:tcPr>
            <w:tcW w:w="1134" w:type="dxa"/>
          </w:tcPr>
          <w:p w14:paraId="36AADB72" w14:textId="24B1961D" w:rsidR="00436C76" w:rsidRPr="00D858F6" w:rsidRDefault="00436C76" w:rsidP="00302EA9">
            <w:pPr>
              <w:jc w:val="left"/>
              <w:rPr>
                <w:rFonts w:eastAsia="Arial Unicode MS"/>
                <w:szCs w:val="21"/>
              </w:rPr>
            </w:pPr>
            <w:r w:rsidRPr="00D858F6">
              <w:rPr>
                <w:rFonts w:eastAsia="Arial Unicode MS"/>
                <w:szCs w:val="21"/>
              </w:rPr>
              <w:t>Upper right</w:t>
            </w:r>
          </w:p>
        </w:tc>
        <w:tc>
          <w:tcPr>
            <w:tcW w:w="2637" w:type="dxa"/>
          </w:tcPr>
          <w:p w14:paraId="53B17D34" w14:textId="1EF60DA7" w:rsidR="00436C76" w:rsidRPr="00D858F6" w:rsidRDefault="00436C76" w:rsidP="00302EA9">
            <w:pPr>
              <w:jc w:val="left"/>
              <w:rPr>
                <w:rFonts w:eastAsia="Arial Unicode MS"/>
                <w:szCs w:val="21"/>
              </w:rPr>
            </w:pPr>
            <w:r w:rsidRPr="00D858F6">
              <w:rPr>
                <w:rFonts w:eastAsia="Arial Unicode MS"/>
                <w:szCs w:val="21"/>
              </w:rPr>
              <w:t>Upper right abdominal pain</w:t>
            </w:r>
          </w:p>
        </w:tc>
      </w:tr>
      <w:tr w:rsidR="00436C76" w:rsidRPr="00D858F6" w14:paraId="6C1A39CE" w14:textId="77777777" w:rsidTr="00436C76">
        <w:tc>
          <w:tcPr>
            <w:tcW w:w="1838" w:type="dxa"/>
            <w:vMerge/>
          </w:tcPr>
          <w:p w14:paraId="060BE072" w14:textId="77777777" w:rsidR="00436C76" w:rsidRPr="00D858F6" w:rsidRDefault="00436C76" w:rsidP="00302EA9">
            <w:pPr>
              <w:jc w:val="left"/>
              <w:rPr>
                <w:rFonts w:eastAsia="Arial Unicode MS"/>
                <w:szCs w:val="21"/>
              </w:rPr>
            </w:pPr>
          </w:p>
        </w:tc>
        <w:tc>
          <w:tcPr>
            <w:tcW w:w="1482" w:type="dxa"/>
            <w:vMerge/>
          </w:tcPr>
          <w:p w14:paraId="10AE1809" w14:textId="77777777" w:rsidR="00436C76" w:rsidRPr="00D858F6" w:rsidRDefault="00436C76" w:rsidP="00302EA9">
            <w:pPr>
              <w:jc w:val="left"/>
              <w:rPr>
                <w:rFonts w:eastAsia="Arial Unicode MS"/>
                <w:szCs w:val="21"/>
              </w:rPr>
            </w:pPr>
          </w:p>
        </w:tc>
        <w:tc>
          <w:tcPr>
            <w:tcW w:w="1211" w:type="dxa"/>
          </w:tcPr>
          <w:p w14:paraId="01DCC19A" w14:textId="32F219ED" w:rsidR="00436C76" w:rsidRPr="00D858F6" w:rsidRDefault="00436C76" w:rsidP="00302EA9">
            <w:pPr>
              <w:jc w:val="left"/>
              <w:rPr>
                <w:rFonts w:eastAsia="Arial Unicode MS"/>
                <w:szCs w:val="21"/>
              </w:rPr>
            </w:pPr>
            <w:r w:rsidRPr="00D858F6">
              <w:rPr>
                <w:rFonts w:eastAsia="Arial Unicode MS"/>
                <w:szCs w:val="21"/>
              </w:rPr>
              <w:t>2</w:t>
            </w:r>
          </w:p>
        </w:tc>
        <w:tc>
          <w:tcPr>
            <w:tcW w:w="1134" w:type="dxa"/>
          </w:tcPr>
          <w:p w14:paraId="0CFBEA7E" w14:textId="69519A18" w:rsidR="00436C76" w:rsidRPr="00D858F6" w:rsidRDefault="00436C76" w:rsidP="00302EA9">
            <w:pPr>
              <w:jc w:val="left"/>
              <w:rPr>
                <w:rFonts w:eastAsia="Arial Unicode MS"/>
                <w:szCs w:val="21"/>
              </w:rPr>
            </w:pPr>
            <w:r w:rsidRPr="00D858F6">
              <w:rPr>
                <w:rFonts w:eastAsia="Arial Unicode MS"/>
                <w:szCs w:val="21"/>
              </w:rPr>
              <w:t>Upper left</w:t>
            </w:r>
          </w:p>
        </w:tc>
        <w:tc>
          <w:tcPr>
            <w:tcW w:w="2637" w:type="dxa"/>
          </w:tcPr>
          <w:p w14:paraId="375FAA6F" w14:textId="49A0F251" w:rsidR="00436C76" w:rsidRPr="00D858F6" w:rsidRDefault="00436C76" w:rsidP="00302EA9">
            <w:pPr>
              <w:jc w:val="left"/>
              <w:rPr>
                <w:rFonts w:eastAsia="Arial Unicode MS"/>
                <w:szCs w:val="21"/>
              </w:rPr>
            </w:pPr>
            <w:r w:rsidRPr="00D858F6">
              <w:rPr>
                <w:rFonts w:eastAsia="Arial Unicode MS"/>
                <w:szCs w:val="21"/>
              </w:rPr>
              <w:t>Upper left abdominal pain</w:t>
            </w:r>
          </w:p>
        </w:tc>
      </w:tr>
      <w:tr w:rsidR="00436C76" w:rsidRPr="00D858F6" w14:paraId="49C72DA2" w14:textId="77777777" w:rsidTr="00436C76">
        <w:tc>
          <w:tcPr>
            <w:tcW w:w="1838" w:type="dxa"/>
            <w:vMerge/>
          </w:tcPr>
          <w:p w14:paraId="237DA027" w14:textId="77777777" w:rsidR="00436C76" w:rsidRPr="00D858F6" w:rsidRDefault="00436C76" w:rsidP="00302EA9">
            <w:pPr>
              <w:jc w:val="left"/>
              <w:rPr>
                <w:rFonts w:eastAsia="Arial Unicode MS"/>
                <w:szCs w:val="21"/>
              </w:rPr>
            </w:pPr>
          </w:p>
        </w:tc>
        <w:tc>
          <w:tcPr>
            <w:tcW w:w="1482" w:type="dxa"/>
            <w:vMerge/>
          </w:tcPr>
          <w:p w14:paraId="2575BB88" w14:textId="77777777" w:rsidR="00436C76" w:rsidRPr="00D858F6" w:rsidRDefault="00436C76" w:rsidP="00302EA9">
            <w:pPr>
              <w:jc w:val="left"/>
              <w:rPr>
                <w:rFonts w:eastAsia="Arial Unicode MS"/>
                <w:szCs w:val="21"/>
              </w:rPr>
            </w:pPr>
          </w:p>
        </w:tc>
        <w:tc>
          <w:tcPr>
            <w:tcW w:w="1211" w:type="dxa"/>
          </w:tcPr>
          <w:p w14:paraId="30A80F33" w14:textId="0CD95DA9" w:rsidR="00436C76" w:rsidRPr="00D858F6" w:rsidRDefault="00436C76" w:rsidP="00302EA9">
            <w:pPr>
              <w:jc w:val="left"/>
              <w:rPr>
                <w:rFonts w:eastAsia="Arial Unicode MS"/>
                <w:szCs w:val="21"/>
              </w:rPr>
            </w:pPr>
            <w:r w:rsidRPr="00D858F6">
              <w:rPr>
                <w:rFonts w:eastAsia="Arial Unicode MS"/>
                <w:szCs w:val="21"/>
              </w:rPr>
              <w:t>3</w:t>
            </w:r>
          </w:p>
        </w:tc>
        <w:tc>
          <w:tcPr>
            <w:tcW w:w="1134" w:type="dxa"/>
          </w:tcPr>
          <w:p w14:paraId="3A5BD33F" w14:textId="73CE6E8F" w:rsidR="00436C76" w:rsidRPr="00D858F6" w:rsidRDefault="00436C76" w:rsidP="00302EA9">
            <w:pPr>
              <w:jc w:val="left"/>
              <w:rPr>
                <w:rFonts w:eastAsia="Arial Unicode MS"/>
                <w:szCs w:val="21"/>
              </w:rPr>
            </w:pPr>
            <w:r w:rsidRPr="00D858F6">
              <w:rPr>
                <w:rFonts w:eastAsia="Arial Unicode MS"/>
                <w:szCs w:val="21"/>
              </w:rPr>
              <w:t>Lower right</w:t>
            </w:r>
          </w:p>
        </w:tc>
        <w:tc>
          <w:tcPr>
            <w:tcW w:w="2637" w:type="dxa"/>
          </w:tcPr>
          <w:p w14:paraId="6FC3E8CF" w14:textId="6C808B59" w:rsidR="00436C76" w:rsidRPr="00D858F6" w:rsidRDefault="00436C76" w:rsidP="00302EA9">
            <w:pPr>
              <w:jc w:val="left"/>
              <w:rPr>
                <w:rFonts w:eastAsia="Arial Unicode MS"/>
                <w:szCs w:val="21"/>
              </w:rPr>
            </w:pPr>
            <w:r w:rsidRPr="00D858F6">
              <w:rPr>
                <w:rFonts w:eastAsia="Arial Unicode MS"/>
                <w:szCs w:val="21"/>
              </w:rPr>
              <w:t>Lower right abdominal pain</w:t>
            </w:r>
          </w:p>
        </w:tc>
      </w:tr>
      <w:tr w:rsidR="00436C76" w:rsidRPr="00D858F6" w14:paraId="0E50E921" w14:textId="77777777" w:rsidTr="00436C76">
        <w:tc>
          <w:tcPr>
            <w:tcW w:w="1838" w:type="dxa"/>
            <w:vMerge/>
          </w:tcPr>
          <w:p w14:paraId="792E70FF" w14:textId="77777777" w:rsidR="00436C76" w:rsidRPr="00D858F6" w:rsidRDefault="00436C76" w:rsidP="00302EA9">
            <w:pPr>
              <w:jc w:val="left"/>
              <w:rPr>
                <w:rFonts w:eastAsia="Arial Unicode MS"/>
                <w:szCs w:val="21"/>
              </w:rPr>
            </w:pPr>
          </w:p>
        </w:tc>
        <w:tc>
          <w:tcPr>
            <w:tcW w:w="1482" w:type="dxa"/>
            <w:vMerge/>
          </w:tcPr>
          <w:p w14:paraId="05B1DBFA" w14:textId="77777777" w:rsidR="00436C76" w:rsidRPr="00D858F6" w:rsidRDefault="00436C76" w:rsidP="00302EA9">
            <w:pPr>
              <w:jc w:val="left"/>
              <w:rPr>
                <w:rFonts w:eastAsia="Arial Unicode MS"/>
                <w:szCs w:val="21"/>
              </w:rPr>
            </w:pPr>
          </w:p>
        </w:tc>
        <w:tc>
          <w:tcPr>
            <w:tcW w:w="1211" w:type="dxa"/>
          </w:tcPr>
          <w:p w14:paraId="1350CAAF" w14:textId="09EAD797" w:rsidR="00436C76" w:rsidRPr="00D858F6" w:rsidRDefault="00436C76" w:rsidP="00302EA9">
            <w:pPr>
              <w:jc w:val="left"/>
              <w:rPr>
                <w:rFonts w:eastAsia="Arial Unicode MS"/>
                <w:szCs w:val="21"/>
              </w:rPr>
            </w:pPr>
            <w:r w:rsidRPr="00D858F6">
              <w:rPr>
                <w:rFonts w:eastAsia="Arial Unicode MS"/>
                <w:szCs w:val="21"/>
              </w:rPr>
              <w:t>4</w:t>
            </w:r>
          </w:p>
        </w:tc>
        <w:tc>
          <w:tcPr>
            <w:tcW w:w="1134" w:type="dxa"/>
          </w:tcPr>
          <w:p w14:paraId="1D7C4C48" w14:textId="2DFD91C8" w:rsidR="00436C76" w:rsidRPr="00D858F6" w:rsidRDefault="00436C76" w:rsidP="00302EA9">
            <w:pPr>
              <w:jc w:val="left"/>
              <w:rPr>
                <w:rFonts w:eastAsia="Arial Unicode MS"/>
                <w:szCs w:val="21"/>
              </w:rPr>
            </w:pPr>
            <w:r w:rsidRPr="00D858F6">
              <w:rPr>
                <w:rFonts w:eastAsia="Arial Unicode MS"/>
                <w:szCs w:val="21"/>
              </w:rPr>
              <w:t>Lower left</w:t>
            </w:r>
          </w:p>
        </w:tc>
        <w:tc>
          <w:tcPr>
            <w:tcW w:w="2637" w:type="dxa"/>
          </w:tcPr>
          <w:p w14:paraId="44871C2E" w14:textId="01B7BD8F" w:rsidR="00436C76" w:rsidRPr="00D858F6" w:rsidRDefault="00436C76" w:rsidP="00302EA9">
            <w:pPr>
              <w:jc w:val="left"/>
              <w:rPr>
                <w:rFonts w:eastAsia="Arial Unicode MS"/>
                <w:szCs w:val="21"/>
              </w:rPr>
            </w:pPr>
            <w:r w:rsidRPr="00D858F6">
              <w:rPr>
                <w:rFonts w:eastAsia="Arial Unicode MS"/>
                <w:szCs w:val="21"/>
              </w:rPr>
              <w:t>Lower left abdominal pain</w:t>
            </w:r>
          </w:p>
        </w:tc>
      </w:tr>
      <w:tr w:rsidR="00436C76" w:rsidRPr="00D858F6" w14:paraId="3A632FD2" w14:textId="77777777" w:rsidTr="00436C76">
        <w:tc>
          <w:tcPr>
            <w:tcW w:w="1838" w:type="dxa"/>
          </w:tcPr>
          <w:p w14:paraId="7B993A3E" w14:textId="0E5DB399" w:rsidR="00436C76" w:rsidRPr="00D858F6" w:rsidRDefault="00436C76" w:rsidP="00302EA9">
            <w:pPr>
              <w:jc w:val="left"/>
              <w:rPr>
                <w:rFonts w:eastAsia="Arial Unicode MS"/>
                <w:szCs w:val="21"/>
              </w:rPr>
            </w:pPr>
            <w:r w:rsidRPr="00D858F6">
              <w:rPr>
                <w:rFonts w:eastAsia="Arial Unicode MS"/>
                <w:szCs w:val="21"/>
              </w:rPr>
              <w:t>… and</w:t>
            </w:r>
            <w:r w:rsidR="00EF577C">
              <w:rPr>
                <w:rFonts w:eastAsia="Arial Unicode MS"/>
                <w:szCs w:val="21"/>
              </w:rPr>
              <w:t xml:space="preserve"> etc.</w:t>
            </w:r>
          </w:p>
        </w:tc>
        <w:tc>
          <w:tcPr>
            <w:tcW w:w="1482" w:type="dxa"/>
          </w:tcPr>
          <w:p w14:paraId="405C46FF" w14:textId="77777777" w:rsidR="00436C76" w:rsidRPr="00D858F6" w:rsidRDefault="00436C76" w:rsidP="00302EA9">
            <w:pPr>
              <w:jc w:val="left"/>
              <w:rPr>
                <w:rFonts w:eastAsia="Arial Unicode MS"/>
                <w:szCs w:val="21"/>
              </w:rPr>
            </w:pPr>
          </w:p>
        </w:tc>
        <w:tc>
          <w:tcPr>
            <w:tcW w:w="1211" w:type="dxa"/>
          </w:tcPr>
          <w:p w14:paraId="2F1C82D3" w14:textId="77777777" w:rsidR="00436C76" w:rsidRPr="00D858F6" w:rsidRDefault="00436C76" w:rsidP="00302EA9">
            <w:pPr>
              <w:jc w:val="left"/>
              <w:rPr>
                <w:rFonts w:eastAsia="Arial Unicode MS"/>
                <w:szCs w:val="21"/>
              </w:rPr>
            </w:pPr>
          </w:p>
        </w:tc>
        <w:tc>
          <w:tcPr>
            <w:tcW w:w="1134" w:type="dxa"/>
          </w:tcPr>
          <w:p w14:paraId="73D3987D" w14:textId="77777777" w:rsidR="00436C76" w:rsidRPr="00D858F6" w:rsidRDefault="00436C76" w:rsidP="00302EA9">
            <w:pPr>
              <w:jc w:val="left"/>
              <w:rPr>
                <w:rFonts w:eastAsia="Arial Unicode MS"/>
                <w:szCs w:val="21"/>
              </w:rPr>
            </w:pPr>
          </w:p>
        </w:tc>
        <w:tc>
          <w:tcPr>
            <w:tcW w:w="2637" w:type="dxa"/>
          </w:tcPr>
          <w:p w14:paraId="178DEA53" w14:textId="77777777" w:rsidR="00436C76" w:rsidRPr="00D858F6" w:rsidRDefault="00436C76" w:rsidP="00302EA9">
            <w:pPr>
              <w:jc w:val="left"/>
              <w:rPr>
                <w:rFonts w:eastAsia="Arial Unicode MS"/>
                <w:szCs w:val="21"/>
              </w:rPr>
            </w:pPr>
          </w:p>
        </w:tc>
      </w:tr>
    </w:tbl>
    <w:p w14:paraId="059E630E" w14:textId="375ECFBC" w:rsidR="004549FE" w:rsidRPr="00D858F6" w:rsidRDefault="00260BF5" w:rsidP="00260BF5">
      <w:pPr>
        <w:pStyle w:val="3"/>
        <w:rPr>
          <w:rFonts w:eastAsia="Arial Unicode MS"/>
          <w:b w:val="0"/>
          <w:sz w:val="24"/>
          <w:szCs w:val="24"/>
        </w:rPr>
      </w:pPr>
      <w:bookmarkStart w:id="8" w:name="_Toc531292931"/>
      <w:r w:rsidRPr="00D858F6">
        <w:rPr>
          <w:rFonts w:eastAsia="Arial Unicode MS"/>
          <w:b w:val="0"/>
          <w:sz w:val="24"/>
          <w:szCs w:val="24"/>
        </w:rPr>
        <w:t xml:space="preserve">1.3.5 </w:t>
      </w:r>
      <w:r w:rsidR="004549FE" w:rsidRPr="00D858F6">
        <w:rPr>
          <w:rFonts w:eastAsia="Arial Unicode MS"/>
          <w:b w:val="0"/>
          <w:sz w:val="24"/>
          <w:szCs w:val="24"/>
        </w:rPr>
        <w:t>Function rule requirements</w:t>
      </w:r>
      <w:r w:rsidR="00652BFA" w:rsidRPr="00D858F6">
        <w:rPr>
          <w:rFonts w:eastAsia="Arial Unicode MS"/>
          <w:b w:val="0"/>
          <w:sz w:val="24"/>
          <w:szCs w:val="24"/>
        </w:rPr>
        <w:t xml:space="preserve"> and</w:t>
      </w:r>
      <w:r w:rsidR="00E35B14" w:rsidRPr="00D858F6">
        <w:rPr>
          <w:rFonts w:eastAsia="Arial Unicode MS"/>
          <w:b w:val="0"/>
          <w:sz w:val="24"/>
          <w:szCs w:val="24"/>
        </w:rPr>
        <w:t xml:space="preserve"> Potential issues identified</w:t>
      </w:r>
      <w:bookmarkEnd w:id="8"/>
    </w:p>
    <w:p w14:paraId="0184E6E9" w14:textId="7C810221" w:rsidR="004549FE" w:rsidRPr="00D858F6" w:rsidRDefault="00B80EEB" w:rsidP="009C1404">
      <w:pPr>
        <w:numPr>
          <w:ilvl w:val="0"/>
          <w:numId w:val="7"/>
        </w:numPr>
        <w:jc w:val="left"/>
        <w:rPr>
          <w:rFonts w:eastAsia="Arial Unicode MS"/>
          <w:szCs w:val="21"/>
        </w:rPr>
      </w:pPr>
      <w:r w:rsidRPr="00D858F6">
        <w:rPr>
          <w:rFonts w:eastAsia="Arial Unicode MS"/>
          <w:szCs w:val="21"/>
        </w:rPr>
        <w:t xml:space="preserve">The whole application needs a clinical team to support its </w:t>
      </w:r>
      <w:r w:rsidR="00A53C9C" w:rsidRPr="00D858F6">
        <w:rPr>
          <w:rFonts w:eastAsia="Arial Unicode MS"/>
          <w:szCs w:val="21"/>
        </w:rPr>
        <w:t xml:space="preserve">data establishment and </w:t>
      </w:r>
      <w:r w:rsidRPr="00D858F6">
        <w:rPr>
          <w:rFonts w:eastAsia="Arial Unicode MS"/>
          <w:szCs w:val="21"/>
        </w:rPr>
        <w:t>running</w:t>
      </w:r>
      <w:r w:rsidR="00E35B14" w:rsidRPr="00D858F6">
        <w:rPr>
          <w:rFonts w:eastAsia="Arial Unicode MS"/>
          <w:szCs w:val="21"/>
        </w:rPr>
        <w:t>, which is the first identified issue of the application</w:t>
      </w:r>
      <w:r w:rsidRPr="00D858F6">
        <w:rPr>
          <w:rFonts w:eastAsia="Arial Unicode MS"/>
          <w:szCs w:val="21"/>
        </w:rPr>
        <w:t xml:space="preserve">. During data establishment, it needs clinical person to </w:t>
      </w:r>
      <w:r w:rsidR="00A53C9C" w:rsidRPr="00D858F6">
        <w:rPr>
          <w:rFonts w:eastAsia="Arial Unicode MS"/>
          <w:szCs w:val="21"/>
        </w:rPr>
        <w:t xml:space="preserve">help collect enter the data and </w:t>
      </w:r>
      <w:r w:rsidRPr="00D858F6">
        <w:rPr>
          <w:rFonts w:eastAsia="Arial Unicode MS"/>
          <w:szCs w:val="21"/>
        </w:rPr>
        <w:t>check the correctness of the data, while it is put into usage, it potentially needs clinical people to work as the “day-time consultants”.</w:t>
      </w:r>
    </w:p>
    <w:p w14:paraId="6B085758" w14:textId="6FD4BB4C" w:rsidR="00B80EEB" w:rsidRPr="00D858F6" w:rsidRDefault="00E35B14" w:rsidP="009C1404">
      <w:pPr>
        <w:numPr>
          <w:ilvl w:val="0"/>
          <w:numId w:val="7"/>
        </w:numPr>
        <w:jc w:val="left"/>
        <w:rPr>
          <w:rFonts w:eastAsia="Arial Unicode MS"/>
          <w:szCs w:val="21"/>
        </w:rPr>
      </w:pPr>
      <w:r w:rsidRPr="00D858F6">
        <w:rPr>
          <w:rFonts w:eastAsia="Arial Unicode MS"/>
          <w:szCs w:val="21"/>
        </w:rPr>
        <w:t>T</w:t>
      </w:r>
      <w:r w:rsidR="00AC72B8" w:rsidRPr="00D858F6">
        <w:rPr>
          <w:rFonts w:eastAsia="Arial Unicode MS"/>
          <w:szCs w:val="21"/>
        </w:rPr>
        <w:t>he system needs to be linked to the national’s 13 SICK service. The trigger will be the time at each day when the “day-tie consultants” leaving their jobs.</w:t>
      </w:r>
    </w:p>
    <w:p w14:paraId="4F224686" w14:textId="4D2ACB61" w:rsidR="00740DA0" w:rsidRPr="00D858F6" w:rsidRDefault="00740DA0" w:rsidP="009C1404">
      <w:pPr>
        <w:numPr>
          <w:ilvl w:val="0"/>
          <w:numId w:val="7"/>
        </w:numPr>
        <w:jc w:val="left"/>
        <w:rPr>
          <w:rFonts w:eastAsia="Arial Unicode MS"/>
          <w:szCs w:val="21"/>
        </w:rPr>
      </w:pPr>
      <w:r w:rsidRPr="00D858F6">
        <w:rPr>
          <w:rFonts w:eastAsia="Arial Unicode MS"/>
          <w:szCs w:val="21"/>
        </w:rPr>
        <w:t xml:space="preserve">In terms of checking the locations for the services, the application should be able to link to Google Map services (by using Google Map API, for instance). </w:t>
      </w:r>
    </w:p>
    <w:p w14:paraId="39716712" w14:textId="5F7A4BFE" w:rsidR="00AC72B8" w:rsidRPr="00D858F6" w:rsidRDefault="001662F4" w:rsidP="009C1404">
      <w:pPr>
        <w:numPr>
          <w:ilvl w:val="0"/>
          <w:numId w:val="7"/>
        </w:numPr>
        <w:jc w:val="left"/>
        <w:rPr>
          <w:rFonts w:eastAsia="Arial Unicode MS"/>
          <w:szCs w:val="21"/>
        </w:rPr>
      </w:pPr>
      <w:r w:rsidRPr="00D858F6">
        <w:rPr>
          <w:rFonts w:eastAsia="Arial Unicode MS"/>
          <w:szCs w:val="21"/>
        </w:rPr>
        <w:t>In the case of users being (nearly) unconscious (suggested by user clicking the “UNCONSCIOUS” button or selecting certain acute symptoms in some body parts</w:t>
      </w:r>
      <w:r w:rsidR="006C26A3" w:rsidRPr="00D858F6">
        <w:rPr>
          <w:rFonts w:eastAsia="Arial Unicode MS"/>
          <w:szCs w:val="21"/>
        </w:rPr>
        <w:t>, e.g. a cut in artery / losing blood for more than a cup</w:t>
      </w:r>
      <w:r w:rsidRPr="00D858F6">
        <w:rPr>
          <w:rFonts w:eastAsia="Arial Unicode MS"/>
          <w:szCs w:val="21"/>
        </w:rPr>
        <w:t xml:space="preserve">) or in an emergency situation, it is obvious that the system need to link them to the emergency system. But in order to prevent false-alarm in due to users’ accidents or kids playing with the application, users still have to press the green button to call the ambulance. </w:t>
      </w:r>
      <w:r w:rsidR="00E35B14" w:rsidRPr="00D858F6">
        <w:rPr>
          <w:rFonts w:eastAsia="Arial Unicode MS"/>
          <w:szCs w:val="21"/>
        </w:rPr>
        <w:t xml:space="preserve">This is the second identified potential issue of the system. </w:t>
      </w:r>
    </w:p>
    <w:p w14:paraId="4EBA389C" w14:textId="2BDA8B61" w:rsidR="007E45FF" w:rsidRPr="00D858F6" w:rsidRDefault="007E45FF" w:rsidP="009C1404">
      <w:pPr>
        <w:numPr>
          <w:ilvl w:val="0"/>
          <w:numId w:val="7"/>
        </w:numPr>
        <w:jc w:val="left"/>
        <w:rPr>
          <w:rFonts w:eastAsia="Arial Unicode MS"/>
          <w:szCs w:val="21"/>
        </w:rPr>
      </w:pPr>
      <w:r w:rsidRPr="00D858F6">
        <w:rPr>
          <w:rFonts w:eastAsia="Arial Unicode MS"/>
          <w:szCs w:val="21"/>
        </w:rPr>
        <w:t xml:space="preserve">Data maintenance issues: The </w:t>
      </w:r>
      <w:r w:rsidR="002369E4" w:rsidRPr="00D858F6">
        <w:rPr>
          <w:rFonts w:eastAsia="Arial Unicode MS"/>
          <w:szCs w:val="21"/>
        </w:rPr>
        <w:t xml:space="preserve">governance </w:t>
      </w:r>
      <w:r w:rsidRPr="00D858F6">
        <w:rPr>
          <w:rFonts w:eastAsia="Arial Unicode MS"/>
          <w:szCs w:val="21"/>
        </w:rPr>
        <w:t xml:space="preserve">needs to constantly check the update of </w:t>
      </w:r>
      <w:r w:rsidR="000F5B8C" w:rsidRPr="00D858F6">
        <w:rPr>
          <w:rFonts w:eastAsia="Arial Unicode MS"/>
          <w:szCs w:val="21"/>
        </w:rPr>
        <w:t xml:space="preserve">medical knowledge </w:t>
      </w:r>
      <w:r w:rsidRPr="00D858F6">
        <w:rPr>
          <w:rFonts w:eastAsia="Arial Unicode MS"/>
          <w:szCs w:val="21"/>
        </w:rPr>
        <w:t>data stored in the datab</w:t>
      </w:r>
      <w:r w:rsidR="000F5B8C" w:rsidRPr="00D858F6">
        <w:rPr>
          <w:rFonts w:eastAsia="Arial Unicode MS"/>
          <w:szCs w:val="21"/>
        </w:rPr>
        <w:t>ase. Namely, those data needs to be constantly maintained, checked and updated:</w:t>
      </w:r>
    </w:p>
    <w:p w14:paraId="7CE89DBB" w14:textId="66979AF0" w:rsidR="000F5B8C" w:rsidRPr="00D858F6" w:rsidRDefault="002369E4" w:rsidP="009C1404">
      <w:pPr>
        <w:numPr>
          <w:ilvl w:val="1"/>
          <w:numId w:val="7"/>
        </w:numPr>
        <w:jc w:val="left"/>
        <w:rPr>
          <w:rFonts w:eastAsia="Arial Unicode MS"/>
          <w:szCs w:val="21"/>
        </w:rPr>
      </w:pPr>
      <w:r w:rsidRPr="00D858F6">
        <w:rPr>
          <w:rFonts w:eastAsia="Arial Unicode MS"/>
          <w:szCs w:val="21"/>
        </w:rPr>
        <w:t xml:space="preserve">Australia National </w:t>
      </w:r>
      <w:r w:rsidR="000F5B8C" w:rsidRPr="00D858F6">
        <w:rPr>
          <w:rFonts w:eastAsia="Arial Unicode MS"/>
          <w:szCs w:val="21"/>
        </w:rPr>
        <w:t>Data about clinicians and medical organizations, and type of treatment services they can provide.</w:t>
      </w:r>
      <w:r w:rsidRPr="00D858F6">
        <w:rPr>
          <w:rFonts w:eastAsia="Arial Unicode MS"/>
          <w:szCs w:val="21"/>
        </w:rPr>
        <w:t xml:space="preserve"> </w:t>
      </w:r>
    </w:p>
    <w:p w14:paraId="12CE7D67" w14:textId="438749B8" w:rsidR="000F5B8C" w:rsidRPr="00D858F6" w:rsidRDefault="00D66AF9" w:rsidP="009C1404">
      <w:pPr>
        <w:numPr>
          <w:ilvl w:val="1"/>
          <w:numId w:val="7"/>
        </w:numPr>
        <w:jc w:val="left"/>
        <w:rPr>
          <w:rFonts w:eastAsia="Arial Unicode MS"/>
          <w:szCs w:val="21"/>
        </w:rPr>
      </w:pPr>
      <w:r w:rsidRPr="00D858F6">
        <w:rPr>
          <w:rFonts w:eastAsia="Arial Unicode MS"/>
          <w:szCs w:val="21"/>
        </w:rPr>
        <w:t>A professional collage of clinicians who check about m</w:t>
      </w:r>
      <w:r w:rsidR="000F5B8C" w:rsidRPr="00D858F6">
        <w:rPr>
          <w:rFonts w:eastAsia="Arial Unicode MS"/>
          <w:szCs w:val="21"/>
        </w:rPr>
        <w:t>edical knowledge about diseases and their treatments.</w:t>
      </w:r>
      <w:r w:rsidRPr="00D858F6">
        <w:rPr>
          <w:rFonts w:eastAsia="Arial Unicode MS"/>
          <w:szCs w:val="21"/>
        </w:rPr>
        <w:t xml:space="preserve"> </w:t>
      </w:r>
      <w:r w:rsidR="00375022" w:rsidRPr="00D858F6">
        <w:rPr>
          <w:rFonts w:eastAsia="Arial Unicode MS"/>
          <w:szCs w:val="21"/>
        </w:rPr>
        <w:t>Also,</w:t>
      </w:r>
      <w:r w:rsidRPr="00D858F6">
        <w:rPr>
          <w:rFonts w:eastAsia="Arial Unicode MS"/>
          <w:szCs w:val="21"/>
        </w:rPr>
        <w:t xml:space="preserve"> they should check t</w:t>
      </w:r>
      <w:r w:rsidR="000F5B8C" w:rsidRPr="00D858F6">
        <w:rPr>
          <w:rFonts w:eastAsia="Arial Unicode MS"/>
          <w:szCs w:val="21"/>
        </w:rPr>
        <w:t xml:space="preserve">ypes of questions to ask to decide possible disease types. </w:t>
      </w:r>
    </w:p>
    <w:p w14:paraId="72CE82E1" w14:textId="20298F8E" w:rsidR="00E35B14" w:rsidRPr="00D858F6" w:rsidRDefault="00E35B14" w:rsidP="009C1404">
      <w:pPr>
        <w:numPr>
          <w:ilvl w:val="0"/>
          <w:numId w:val="7"/>
        </w:numPr>
        <w:jc w:val="left"/>
        <w:rPr>
          <w:rFonts w:eastAsia="Arial Unicode MS"/>
          <w:szCs w:val="21"/>
        </w:rPr>
      </w:pPr>
      <w:r w:rsidRPr="00D858F6">
        <w:rPr>
          <w:rFonts w:eastAsia="Arial Unicode MS"/>
          <w:szCs w:val="21"/>
        </w:rPr>
        <w:t xml:space="preserve">In order to enhance user experiences (Ux) in the future, the system might need to be linked to My Health Record, using patient’s ID provided by that system. But till this stage, in order to control the scale and budget of the system, this requirement can be implemented later. </w:t>
      </w:r>
    </w:p>
    <w:p w14:paraId="77F9A3C2" w14:textId="30B19816" w:rsidR="00B56207" w:rsidRPr="00D858F6" w:rsidRDefault="009E1E2B" w:rsidP="009C1404">
      <w:pPr>
        <w:pStyle w:val="2"/>
        <w:numPr>
          <w:ilvl w:val="0"/>
          <w:numId w:val="1"/>
        </w:numPr>
        <w:rPr>
          <w:rFonts w:ascii="Times New Roman" w:eastAsia="Arial Unicode MS" w:hAnsi="Times New Roman" w:cs="Times New Roman"/>
          <w:sz w:val="24"/>
          <w:szCs w:val="24"/>
        </w:rPr>
      </w:pPr>
      <w:bookmarkStart w:id="9" w:name="_Toc531292932"/>
      <w:r w:rsidRPr="00D858F6">
        <w:rPr>
          <w:rFonts w:ascii="Times New Roman" w:eastAsia="Arial Unicode MS" w:hAnsi="Times New Roman" w:cs="Times New Roman"/>
          <w:sz w:val="24"/>
          <w:szCs w:val="24"/>
        </w:rPr>
        <w:lastRenderedPageBreak/>
        <w:t>Data Required for the Application</w:t>
      </w:r>
      <w:bookmarkEnd w:id="9"/>
    </w:p>
    <w:p w14:paraId="611D0FE3" w14:textId="7C1305D6" w:rsidR="00E929A0" w:rsidRPr="00D858F6" w:rsidRDefault="00E929A0" w:rsidP="009C1404">
      <w:pPr>
        <w:numPr>
          <w:ilvl w:val="1"/>
          <w:numId w:val="1"/>
        </w:numPr>
        <w:rPr>
          <w:rFonts w:eastAsia="Arial Unicode MS"/>
          <w:szCs w:val="21"/>
        </w:rPr>
      </w:pPr>
      <w:r w:rsidRPr="00D858F6">
        <w:rPr>
          <w:rFonts w:eastAsia="Arial Unicode MS"/>
          <w:szCs w:val="21"/>
        </w:rPr>
        <w:t xml:space="preserve">Data elements required for this application </w:t>
      </w:r>
      <w:r w:rsidR="007D71D1" w:rsidRPr="00D858F6">
        <w:rPr>
          <w:rFonts w:eastAsia="Arial Unicode MS"/>
          <w:szCs w:val="21"/>
        </w:rPr>
        <w:t>are</w:t>
      </w:r>
      <w:r w:rsidRPr="00D858F6">
        <w:rPr>
          <w:rFonts w:eastAsia="Arial Unicode MS"/>
          <w:szCs w:val="21"/>
        </w:rPr>
        <w:t xml:space="preserve"> shown in fig 1.3-1.</w:t>
      </w:r>
      <w:r w:rsidR="007D71D1" w:rsidRPr="00D858F6">
        <w:rPr>
          <w:rFonts w:eastAsia="Arial Unicode MS"/>
          <w:szCs w:val="21"/>
        </w:rPr>
        <w:t xml:space="preserve"> The figure demonstrates data entities and data elements that are associated with each data entity. </w:t>
      </w:r>
    </w:p>
    <w:p w14:paraId="42B07598" w14:textId="0544309D" w:rsidR="0060203C" w:rsidRPr="00D858F6" w:rsidRDefault="00650DD2" w:rsidP="006D6A53">
      <w:pPr>
        <w:ind w:left="420"/>
        <w:rPr>
          <w:rFonts w:eastAsia="Arial Unicode MS"/>
          <w:szCs w:val="21"/>
        </w:rPr>
      </w:pPr>
      <w:r w:rsidRPr="00D858F6">
        <w:rPr>
          <w:rFonts w:eastAsia="Arial Unicode MS"/>
          <w:noProof/>
          <w:szCs w:val="21"/>
        </w:rPr>
        <w:drawing>
          <wp:inline distT="0" distB="0" distL="0" distR="0" wp14:anchorId="742B2970" wp14:editId="00A3252B">
            <wp:extent cx="5284142" cy="2775041"/>
            <wp:effectExtent l="0" t="0" r="0" b="6350"/>
            <wp:docPr id="9" name="图片 9" descr="C:\Users\Dell\AppData\Local\Temp\153743928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AppData\Local\Temp\1537439284(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95211" cy="2780854"/>
                    </a:xfrm>
                    <a:prstGeom prst="rect">
                      <a:avLst/>
                    </a:prstGeom>
                    <a:noFill/>
                    <a:ln>
                      <a:noFill/>
                    </a:ln>
                  </pic:spPr>
                </pic:pic>
              </a:graphicData>
            </a:graphic>
          </wp:inline>
        </w:drawing>
      </w:r>
    </w:p>
    <w:p w14:paraId="55463D5D" w14:textId="4A265A1C" w:rsidR="0060203C" w:rsidRPr="00D858F6" w:rsidRDefault="00646D92" w:rsidP="006D6A53">
      <w:pPr>
        <w:ind w:left="420"/>
        <w:rPr>
          <w:rFonts w:eastAsia="Arial Unicode MS"/>
          <w:szCs w:val="21"/>
        </w:rPr>
      </w:pPr>
      <w:r w:rsidRPr="00D858F6">
        <w:rPr>
          <w:rFonts w:eastAsia="Arial Unicode MS"/>
          <w:szCs w:val="21"/>
        </w:rPr>
        <w:t>Fig 1.3-1: Mind map of data elements needed for this application</w:t>
      </w:r>
      <w:r w:rsidR="007D71D1" w:rsidRPr="00D858F6">
        <w:rPr>
          <w:rFonts w:eastAsia="Arial Unicode MS"/>
          <w:szCs w:val="21"/>
        </w:rPr>
        <w:t xml:space="preserve">, </w:t>
      </w:r>
      <w:r w:rsidR="00776831" w:rsidRPr="00D858F6">
        <w:rPr>
          <w:rFonts w:eastAsia="Arial Unicode MS"/>
          <w:szCs w:val="21"/>
        </w:rPr>
        <w:t>made by FreeMind on Windows 10, for demonstration purposes</w:t>
      </w:r>
    </w:p>
    <w:p w14:paraId="75A345C0" w14:textId="76E13B50" w:rsidR="005A358C" w:rsidRPr="00D858F6" w:rsidRDefault="005A358C" w:rsidP="00B56207">
      <w:pPr>
        <w:rPr>
          <w:rFonts w:eastAsia="Arial Unicode MS"/>
          <w:szCs w:val="21"/>
        </w:rPr>
      </w:pPr>
    </w:p>
    <w:p w14:paraId="39AD5E2E" w14:textId="00D3D3E3" w:rsidR="00E929A0" w:rsidRPr="00D858F6" w:rsidRDefault="00E929A0" w:rsidP="009C1404">
      <w:pPr>
        <w:numPr>
          <w:ilvl w:val="1"/>
          <w:numId w:val="1"/>
        </w:numPr>
        <w:rPr>
          <w:rFonts w:eastAsia="Arial Unicode MS"/>
          <w:szCs w:val="21"/>
        </w:rPr>
      </w:pPr>
      <w:r w:rsidRPr="00D858F6">
        <w:rPr>
          <w:rFonts w:eastAsia="Arial Unicode MS"/>
          <w:szCs w:val="21"/>
        </w:rPr>
        <w:t>According to the functions specified in part 1.2, patient data is collected for the system</w:t>
      </w:r>
      <w:r w:rsidR="00EC36E3" w:rsidRPr="00D858F6">
        <w:rPr>
          <w:rFonts w:eastAsia="Arial Unicode MS"/>
          <w:szCs w:val="21"/>
        </w:rPr>
        <w:t>s</w:t>
      </w:r>
      <w:r w:rsidRPr="00D858F6">
        <w:rPr>
          <w:rFonts w:eastAsia="Arial Unicode MS"/>
          <w:szCs w:val="21"/>
        </w:rPr>
        <w:t xml:space="preserve"> to </w:t>
      </w:r>
      <w:r w:rsidR="00EC36E3" w:rsidRPr="00D858F6">
        <w:rPr>
          <w:rFonts w:eastAsia="Arial Unicode MS"/>
          <w:szCs w:val="21"/>
        </w:rPr>
        <w:t xml:space="preserve">that </w:t>
      </w:r>
      <w:r w:rsidRPr="00D858F6">
        <w:rPr>
          <w:rFonts w:eastAsia="Arial Unicode MS"/>
          <w:szCs w:val="21"/>
        </w:rPr>
        <w:t xml:space="preserve">the patient suffers, and what </w:t>
      </w:r>
      <w:r w:rsidR="00EC36E3" w:rsidRPr="00D858F6">
        <w:rPr>
          <w:rFonts w:eastAsia="Arial Unicode MS"/>
          <w:szCs w:val="21"/>
        </w:rPr>
        <w:t>advice to give in term of actions and types of services</w:t>
      </w:r>
      <w:r w:rsidRPr="00D858F6">
        <w:rPr>
          <w:rFonts w:eastAsia="Arial Unicode MS"/>
          <w:szCs w:val="21"/>
        </w:rPr>
        <w:t xml:space="preserve">. Since users’ age and sex can be input by each user at the time when the application starts, so actual data </w:t>
      </w:r>
      <w:r w:rsidR="00EC36E3" w:rsidRPr="00D858F6">
        <w:rPr>
          <w:rFonts w:eastAsia="Arial Unicode MS"/>
          <w:szCs w:val="21"/>
        </w:rPr>
        <w:t>does not need</w:t>
      </w:r>
      <w:r w:rsidRPr="00D858F6">
        <w:rPr>
          <w:rFonts w:eastAsia="Arial Unicode MS"/>
          <w:szCs w:val="21"/>
        </w:rPr>
        <w:t xml:space="preserve"> to be stored in the database of this application is demonstrated in fig 1.3 – 2.</w:t>
      </w:r>
    </w:p>
    <w:p w14:paraId="1A3319A7" w14:textId="148EA964" w:rsidR="00E35B14" w:rsidRPr="00D858F6" w:rsidRDefault="00DF7A51" w:rsidP="006D6A53">
      <w:pPr>
        <w:ind w:left="420"/>
        <w:rPr>
          <w:rFonts w:eastAsia="Arial Unicode MS"/>
          <w:szCs w:val="21"/>
        </w:rPr>
      </w:pPr>
      <w:r w:rsidRPr="00D858F6">
        <w:rPr>
          <w:rFonts w:eastAsia="Arial Unicode MS"/>
          <w:noProof/>
          <w:szCs w:val="21"/>
        </w:rPr>
        <w:drawing>
          <wp:inline distT="0" distB="0" distL="0" distR="0" wp14:anchorId="40051780" wp14:editId="530CDAEC">
            <wp:extent cx="5278120" cy="333565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png"/>
                    <pic:cNvPicPr/>
                  </pic:nvPicPr>
                  <pic:blipFill>
                    <a:blip r:embed="rId16">
                      <a:extLst>
                        <a:ext uri="{28A0092B-C50C-407E-A947-70E740481C1C}">
                          <a14:useLocalDpi xmlns:a14="http://schemas.microsoft.com/office/drawing/2010/main" val="0"/>
                        </a:ext>
                      </a:extLst>
                    </a:blip>
                    <a:stretch>
                      <a:fillRect/>
                    </a:stretch>
                  </pic:blipFill>
                  <pic:spPr>
                    <a:xfrm>
                      <a:off x="0" y="0"/>
                      <a:ext cx="5278120" cy="3335655"/>
                    </a:xfrm>
                    <a:prstGeom prst="rect">
                      <a:avLst/>
                    </a:prstGeom>
                  </pic:spPr>
                </pic:pic>
              </a:graphicData>
            </a:graphic>
          </wp:inline>
        </w:drawing>
      </w:r>
    </w:p>
    <w:p w14:paraId="5936CA7C" w14:textId="78D35560" w:rsidR="00123B44" w:rsidRPr="00D858F6" w:rsidRDefault="00BB0645" w:rsidP="006D6A53">
      <w:pPr>
        <w:ind w:left="420"/>
        <w:rPr>
          <w:rFonts w:eastAsia="Arial Unicode MS"/>
          <w:szCs w:val="21"/>
        </w:rPr>
      </w:pPr>
      <w:r w:rsidRPr="00D858F6">
        <w:rPr>
          <w:rFonts w:eastAsia="Arial Unicode MS"/>
          <w:szCs w:val="21"/>
        </w:rPr>
        <w:lastRenderedPageBreak/>
        <w:t>Fig</w:t>
      </w:r>
      <w:r w:rsidR="00097A6D" w:rsidRPr="00D858F6">
        <w:rPr>
          <w:rFonts w:eastAsia="Arial Unicode MS"/>
          <w:szCs w:val="21"/>
        </w:rPr>
        <w:t xml:space="preserve"> 1.3-2: Data model of the database for the application to run</w:t>
      </w:r>
      <w:r w:rsidR="00776831" w:rsidRPr="00D858F6">
        <w:rPr>
          <w:rFonts w:eastAsia="Arial Unicode MS"/>
          <w:szCs w:val="21"/>
        </w:rPr>
        <w:t xml:space="preserve">, made by MySQL on Windows 10, for demonstration purposes. </w:t>
      </w:r>
      <w:r w:rsidR="00650DD2" w:rsidRPr="00D858F6">
        <w:rPr>
          <w:rFonts w:eastAsia="Arial Unicode MS"/>
          <w:szCs w:val="21"/>
        </w:rPr>
        <w:t xml:space="preserve">Note that the system does not users to actually input username or an id, the patient id is identified by the devices they are using. The key here is to record what the system did at what time and given advice shown on which device, as forensic evidences. </w:t>
      </w:r>
    </w:p>
    <w:p w14:paraId="13A190C7" w14:textId="284D5688" w:rsidR="00AB7953" w:rsidRPr="00D858F6" w:rsidRDefault="00AB7953" w:rsidP="005942B7">
      <w:pPr>
        <w:pStyle w:val="1"/>
        <w:jc w:val="center"/>
        <w:rPr>
          <w:sz w:val="28"/>
          <w:szCs w:val="28"/>
        </w:rPr>
      </w:pPr>
      <w:bookmarkStart w:id="10" w:name="_Toc531292933"/>
      <w:r w:rsidRPr="00D858F6">
        <w:rPr>
          <w:sz w:val="28"/>
          <w:szCs w:val="28"/>
        </w:rPr>
        <w:t xml:space="preserve">Part II: </w:t>
      </w:r>
      <w:bookmarkEnd w:id="10"/>
      <w:r w:rsidR="00AC585A">
        <w:rPr>
          <w:sz w:val="28"/>
          <w:szCs w:val="28"/>
        </w:rPr>
        <w:t>Data required and specification</w:t>
      </w:r>
    </w:p>
    <w:p w14:paraId="068B91A2" w14:textId="62463FCC" w:rsidR="004B4F74" w:rsidRPr="00D858F6" w:rsidRDefault="00100F9E" w:rsidP="002176BB">
      <w:pPr>
        <w:pStyle w:val="2"/>
        <w:rPr>
          <w:rFonts w:ascii="Times New Roman" w:hAnsi="Times New Roman" w:cs="Times New Roman"/>
          <w:b w:val="0"/>
          <w:sz w:val="24"/>
          <w:szCs w:val="24"/>
        </w:rPr>
      </w:pPr>
      <w:bookmarkStart w:id="11" w:name="_Toc531292934"/>
      <w:r w:rsidRPr="00D858F6">
        <w:rPr>
          <w:rFonts w:ascii="Times New Roman" w:hAnsi="Times New Roman" w:cs="Times New Roman"/>
          <w:sz w:val="24"/>
          <w:szCs w:val="24"/>
        </w:rPr>
        <w:t xml:space="preserve">Data element 1: </w:t>
      </w:r>
      <w:r w:rsidR="003618F1" w:rsidRPr="00D858F6">
        <w:rPr>
          <w:rFonts w:ascii="Times New Roman" w:hAnsi="Times New Roman" w:cs="Times New Roman"/>
          <w:sz w:val="24"/>
          <w:szCs w:val="24"/>
        </w:rPr>
        <w:t>Body Part ID</w:t>
      </w:r>
      <w:bookmarkEnd w:id="11"/>
    </w:p>
    <w:p w14:paraId="3DBEB120" w14:textId="418A0968" w:rsidR="00F81607" w:rsidRPr="00D858F6" w:rsidRDefault="00490F8E" w:rsidP="00E46FDA">
      <w:pPr>
        <w:pStyle w:val="3"/>
        <w:rPr>
          <w:b w:val="0"/>
          <w:sz w:val="24"/>
          <w:szCs w:val="24"/>
        </w:rPr>
      </w:pPr>
      <w:bookmarkStart w:id="12" w:name="_Toc531292935"/>
      <w:r w:rsidRPr="00D858F6">
        <w:rPr>
          <w:b w:val="0"/>
          <w:sz w:val="24"/>
          <w:szCs w:val="24"/>
        </w:rPr>
        <w:t>Definition</w:t>
      </w:r>
      <w:bookmarkEnd w:id="12"/>
    </w:p>
    <w:p w14:paraId="3F36B30B" w14:textId="4D1F1D95" w:rsidR="00490F8E" w:rsidRPr="00D858F6" w:rsidRDefault="00CD36A3" w:rsidP="00F81607">
      <w:pPr>
        <w:ind w:firstLine="420"/>
        <w:rPr>
          <w:szCs w:val="21"/>
        </w:rPr>
      </w:pPr>
      <w:r w:rsidRPr="00D858F6">
        <w:rPr>
          <w:szCs w:val="21"/>
        </w:rPr>
        <w:t>Anatomical section of a person</w:t>
      </w:r>
      <w:r w:rsidR="00F16420" w:rsidRPr="00D858F6">
        <w:rPr>
          <w:szCs w:val="21"/>
        </w:rPr>
        <w:t xml:space="preserve"> represented by a unique integer. </w:t>
      </w:r>
    </w:p>
    <w:p w14:paraId="5F3B0A1F" w14:textId="3961EE05" w:rsidR="00F81607" w:rsidRPr="00D858F6" w:rsidRDefault="00100F9E" w:rsidP="00E46FDA">
      <w:pPr>
        <w:pStyle w:val="3"/>
        <w:rPr>
          <w:b w:val="0"/>
          <w:sz w:val="24"/>
          <w:szCs w:val="24"/>
        </w:rPr>
      </w:pPr>
      <w:bookmarkStart w:id="13" w:name="_Toc531292936"/>
      <w:r w:rsidRPr="00AD67BB">
        <w:rPr>
          <w:b w:val="0"/>
          <w:sz w:val="24"/>
          <w:szCs w:val="24"/>
        </w:rPr>
        <w:t xml:space="preserve">Why </w:t>
      </w:r>
      <w:r w:rsidR="00484A8B" w:rsidRPr="00AD67BB">
        <w:rPr>
          <w:b w:val="0"/>
          <w:sz w:val="24"/>
          <w:szCs w:val="24"/>
        </w:rPr>
        <w:t>this definition was chosen</w:t>
      </w:r>
      <w:bookmarkEnd w:id="13"/>
    </w:p>
    <w:p w14:paraId="39893308" w14:textId="5E77C5E5" w:rsidR="00384564" w:rsidRDefault="00CD36A3" w:rsidP="00F81607">
      <w:pPr>
        <w:ind w:firstLine="420"/>
        <w:rPr>
          <w:szCs w:val="21"/>
        </w:rPr>
      </w:pPr>
      <w:r w:rsidRPr="00D858F6">
        <w:rPr>
          <w:szCs w:val="21"/>
        </w:rPr>
        <w:t xml:space="preserve">The original definition of “body parts” from METeOR is “An anatomical part of a person's body such as organs, limbs or their components. ” </w:t>
      </w:r>
      <w:r w:rsidRPr="00D858F6">
        <w:rPr>
          <w:szCs w:val="21"/>
        </w:rPr>
        <w:fldChar w:fldCharType="begin"/>
      </w:r>
      <w:r w:rsidR="00736E0C" w:rsidRPr="00D858F6">
        <w:rPr>
          <w:szCs w:val="21"/>
        </w:rPr>
        <w:instrText xml:space="preserve"> ADDIN ZOTERO_ITEM CSL_CITATION {"citationID":"mbSJaDbF","properties":{"formattedCitation":"[1]","plainCitation":"[1]","noteIndex":0},"citationItems":[{"id":941,"uris":["http://zotero.org/users/2486169/items/R7JVW798"],"uri":["http://zotero.org/users/2486169/items/R7JVW798"],"itemData":{"id":941,"type":"webpage","title":"Person—body structure, code (ICF 2001) AN[NNNN]","URL":"http://meteor.aihw.gov.au/content/index.phtml/itemId/320147","accessed":{"date-parts":[["2018",9,4]]}}}],"schema":"https://github.com/citation-style-language/schema/raw/master/csl-citation.json"} </w:instrText>
      </w:r>
      <w:r w:rsidRPr="00D858F6">
        <w:rPr>
          <w:szCs w:val="21"/>
        </w:rPr>
        <w:fldChar w:fldCharType="separate"/>
      </w:r>
      <w:r w:rsidRPr="00D858F6">
        <w:rPr>
          <w:szCs w:val="21"/>
        </w:rPr>
        <w:t>[1]</w:t>
      </w:r>
      <w:r w:rsidRPr="00D858F6">
        <w:rPr>
          <w:szCs w:val="21"/>
        </w:rPr>
        <w:fldChar w:fldCharType="end"/>
      </w:r>
      <w:r w:rsidRPr="00D858F6">
        <w:rPr>
          <w:szCs w:val="21"/>
        </w:rPr>
        <w:t xml:space="preserve">, which is a synonym to this is “body structure”. However, in the context of this system, I would like to </w:t>
      </w:r>
      <w:r w:rsidR="00075639" w:rsidRPr="00D858F6">
        <w:rPr>
          <w:szCs w:val="21"/>
        </w:rPr>
        <w:t>a</w:t>
      </w:r>
      <w:r w:rsidRPr="00D858F6">
        <w:rPr>
          <w:szCs w:val="21"/>
        </w:rPr>
        <w:t xml:space="preserve">dapt it to </w:t>
      </w:r>
      <w:r w:rsidR="00F16420" w:rsidRPr="00D858F6">
        <w:rPr>
          <w:szCs w:val="21"/>
        </w:rPr>
        <w:t>representing the integer ID of that part. The ID should describe “anatomical parts</w:t>
      </w:r>
      <w:r w:rsidRPr="00D858F6">
        <w:rPr>
          <w:b/>
          <w:szCs w:val="21"/>
        </w:rPr>
        <w:t xml:space="preserve"> </w:t>
      </w:r>
      <w:r w:rsidRPr="00D858F6">
        <w:rPr>
          <w:szCs w:val="21"/>
        </w:rPr>
        <w:t>such as organs, limbs and their components.”</w:t>
      </w:r>
      <w:r w:rsidR="0093487D">
        <w:rPr>
          <w:szCs w:val="21"/>
        </w:rPr>
        <w:t xml:space="preserve"> </w:t>
      </w:r>
      <w:r w:rsidR="00AD67BB">
        <w:rPr>
          <w:szCs w:val="21"/>
        </w:rPr>
        <w:t xml:space="preserve">The diagram should have a linkage to each body part ID. </w:t>
      </w:r>
    </w:p>
    <w:p w14:paraId="5AA3D862" w14:textId="1E4C818D" w:rsidR="00F81607" w:rsidRPr="00D858F6" w:rsidRDefault="00490F8E" w:rsidP="00E46FDA">
      <w:pPr>
        <w:pStyle w:val="3"/>
        <w:rPr>
          <w:b w:val="0"/>
          <w:sz w:val="24"/>
          <w:szCs w:val="24"/>
        </w:rPr>
      </w:pPr>
      <w:bookmarkStart w:id="14" w:name="_Toc531292937"/>
      <w:r w:rsidRPr="00D858F6">
        <w:rPr>
          <w:b w:val="0"/>
          <w:sz w:val="24"/>
          <w:szCs w:val="24"/>
        </w:rPr>
        <w:t>Collection</w:t>
      </w:r>
      <w:r w:rsidR="007B4F71" w:rsidRPr="00D858F6">
        <w:rPr>
          <w:b w:val="0"/>
          <w:sz w:val="24"/>
          <w:szCs w:val="24"/>
        </w:rPr>
        <w:t xml:space="preserve"> of data</w:t>
      </w:r>
      <w:bookmarkEnd w:id="14"/>
    </w:p>
    <w:p w14:paraId="5003B65C" w14:textId="72DCE093" w:rsidR="007B4F71" w:rsidRPr="00D858F6" w:rsidRDefault="00E1144D" w:rsidP="00F81607">
      <w:pPr>
        <w:ind w:firstLine="420"/>
        <w:rPr>
          <w:szCs w:val="21"/>
        </w:rPr>
      </w:pPr>
      <w:r w:rsidRPr="00D858F6">
        <w:rPr>
          <w:szCs w:val="21"/>
        </w:rPr>
        <w:t xml:space="preserve">Clinical groups have to be involved in collecting this data and its related data elements, </w:t>
      </w:r>
      <w:r w:rsidR="00075639" w:rsidRPr="00D858F6">
        <w:rPr>
          <w:szCs w:val="21"/>
        </w:rPr>
        <w:t>including</w:t>
      </w:r>
      <w:r w:rsidRPr="00D858F6">
        <w:rPr>
          <w:szCs w:val="21"/>
        </w:rPr>
        <w:t xml:space="preserve"> body part name, body part description, symptoms can happen on this body part and distinguishing questions to be asked. </w:t>
      </w:r>
      <w:r w:rsidR="007B4F71" w:rsidRPr="00D858F6">
        <w:rPr>
          <w:szCs w:val="21"/>
        </w:rPr>
        <w:t>Multiple resources have been</w:t>
      </w:r>
      <w:r w:rsidR="00B576D6" w:rsidRPr="00D858F6">
        <w:rPr>
          <w:szCs w:val="21"/>
        </w:rPr>
        <w:t xml:space="preserve"> checked and it is decided that the “Code” column in</w:t>
      </w:r>
      <w:r w:rsidR="007B4F71" w:rsidRPr="00D858F6">
        <w:rPr>
          <w:szCs w:val="21"/>
        </w:rPr>
        <w:t xml:space="preserve"> “Identifier Systems 4.2.13.550HL7 Version 2 Table 0550” standards</w:t>
      </w:r>
      <w:r w:rsidR="00B576D6" w:rsidRPr="00D858F6">
        <w:rPr>
          <w:szCs w:val="21"/>
        </w:rPr>
        <w:t xml:space="preserve"> should be collected as the dataset for body part IDs in this system</w:t>
      </w:r>
      <w:r w:rsidR="007B4F71" w:rsidRPr="00D858F6">
        <w:rPr>
          <w:szCs w:val="21"/>
        </w:rPr>
        <w:t>, for several reasons:</w:t>
      </w:r>
    </w:p>
    <w:p w14:paraId="1EA06941" w14:textId="77777777" w:rsidR="00E46FDA" w:rsidRPr="00D858F6" w:rsidRDefault="00E46FDA" w:rsidP="00F81607">
      <w:pPr>
        <w:ind w:firstLine="420"/>
        <w:rPr>
          <w:szCs w:val="21"/>
        </w:rPr>
      </w:pPr>
    </w:p>
    <w:p w14:paraId="6C2D212A" w14:textId="1635B641" w:rsidR="007B4F71" w:rsidRPr="00D858F6" w:rsidRDefault="007B4F71" w:rsidP="009C1404">
      <w:pPr>
        <w:numPr>
          <w:ilvl w:val="0"/>
          <w:numId w:val="8"/>
        </w:numPr>
        <w:rPr>
          <w:szCs w:val="21"/>
        </w:rPr>
      </w:pPr>
      <w:r w:rsidRPr="00D858F6">
        <w:rPr>
          <w:szCs w:val="21"/>
        </w:rPr>
        <w:t>In the scale of this application, it is only designed for giving very basic suggestions to patients. In this case, the application has to control the scopes to avoid “scope creep” in collecting data. However, it still needs parameters and images to certain level of granularity.</w:t>
      </w:r>
    </w:p>
    <w:p w14:paraId="56ABC1C6" w14:textId="32B0B6FC" w:rsidR="007B4F71" w:rsidRPr="00D858F6" w:rsidRDefault="00F93DAD" w:rsidP="009C1404">
      <w:pPr>
        <w:numPr>
          <w:ilvl w:val="0"/>
          <w:numId w:val="8"/>
        </w:numPr>
        <w:rPr>
          <w:szCs w:val="21"/>
        </w:rPr>
      </w:pPr>
      <w:r w:rsidRPr="00D858F6">
        <w:rPr>
          <w:szCs w:val="21"/>
        </w:rPr>
        <w:t>As a comparison to this collection, SNOMED-CT term “body structures” and “body parts” have been searched, also, ICF-browser version 2017 English has been looked up, they all do not fit the scope of the purpose of collection.</w:t>
      </w:r>
    </w:p>
    <w:p w14:paraId="3D6DD82C" w14:textId="22CD4938" w:rsidR="00F93DAD" w:rsidRPr="00D858F6" w:rsidRDefault="00F93DAD" w:rsidP="009C1404">
      <w:pPr>
        <w:numPr>
          <w:ilvl w:val="0"/>
          <w:numId w:val="8"/>
        </w:numPr>
        <w:rPr>
          <w:szCs w:val="21"/>
        </w:rPr>
      </w:pPr>
      <w:r w:rsidRPr="00D858F6">
        <w:rPr>
          <w:szCs w:val="21"/>
        </w:rPr>
        <w:t xml:space="preserve">ICF-Browser provides a too detailed structure in the purpose of this application, similar as “body structures” specified by SNOMED-CT. However, definitions of terminologies of “body parts” in SNOMED-CT does not meet the meaning in this context. </w:t>
      </w:r>
      <w:r w:rsidR="003618F1" w:rsidRPr="00D858F6">
        <w:rPr>
          <w:szCs w:val="21"/>
        </w:rPr>
        <w:fldChar w:fldCharType="begin"/>
      </w:r>
      <w:r w:rsidR="00736E0C" w:rsidRPr="00D858F6">
        <w:rPr>
          <w:szCs w:val="21"/>
        </w:rPr>
        <w:instrText xml:space="preserve"> ADDIN ZOTERO_ITEM CSL_CITATION {"citationID":"GNmZlGjn","properties":{"formattedCitation":"[1], [2]","plainCitation":"[1], [2]","noteIndex":0},"citationItems":[{"id":941,"uris":["http://zotero.org/users/2486169/items/R7JVW798"],"uri":["http://zotero.org/users/2486169/items/R7JVW798"],"itemData":{"id":941,"type":"webpage","title":"Person—body structure, code (ICF 2001) AN[NNNN]","URL":"http://meteor.aihw.gov.au/content/index.phtml/itemId/320147","accessed":{"date-parts":[["2018",9,4]]}}},{"id":939,"uris":["http://zotero.org/users/2486169/items/GKER3SW2"],"uri":["http://zotero.org/users/2486169/items/GKER3SW2"],"itemData":{"id":939,"type":"webpage","title":"ICF Browser","URL":"http://apps.who.int/classifications/icfbrowser/","accessed":{"date-parts":[["2018",9,5]]}}}],"schema":"https://github.com/citation-style-language/schema/raw/master/csl-citation.json"} </w:instrText>
      </w:r>
      <w:r w:rsidR="003618F1" w:rsidRPr="00D858F6">
        <w:rPr>
          <w:szCs w:val="21"/>
        </w:rPr>
        <w:fldChar w:fldCharType="separate"/>
      </w:r>
      <w:r w:rsidR="003618F1" w:rsidRPr="00D858F6">
        <w:rPr>
          <w:szCs w:val="21"/>
        </w:rPr>
        <w:t>[1], [2]</w:t>
      </w:r>
      <w:r w:rsidR="003618F1" w:rsidRPr="00D858F6">
        <w:rPr>
          <w:szCs w:val="21"/>
        </w:rPr>
        <w:fldChar w:fldCharType="end"/>
      </w:r>
    </w:p>
    <w:p w14:paraId="4C8F5B5C" w14:textId="50AD26CE" w:rsidR="00F93DAD" w:rsidRPr="00D858F6" w:rsidRDefault="00F93DAD" w:rsidP="00E46FDA">
      <w:pPr>
        <w:jc w:val="center"/>
        <w:rPr>
          <w:szCs w:val="21"/>
        </w:rPr>
      </w:pPr>
      <w:r w:rsidRPr="00D858F6">
        <w:rPr>
          <w:noProof/>
          <w:szCs w:val="21"/>
        </w:rPr>
        <w:lastRenderedPageBreak/>
        <w:drawing>
          <wp:inline distT="0" distB="0" distL="0" distR="0" wp14:anchorId="3FE5CBAF" wp14:editId="497E1054">
            <wp:extent cx="2099458" cy="1118511"/>
            <wp:effectExtent l="0" t="0" r="0" b="5715"/>
            <wp:docPr id="6" name="图片 6" descr="C:\Users\SamY\AppData\Local\Temp\153610795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Y\AppData\Local\Temp\1536107951(1).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2639" cy="1136188"/>
                    </a:xfrm>
                    <a:prstGeom prst="rect">
                      <a:avLst/>
                    </a:prstGeom>
                    <a:noFill/>
                    <a:ln>
                      <a:noFill/>
                    </a:ln>
                  </pic:spPr>
                </pic:pic>
              </a:graphicData>
            </a:graphic>
          </wp:inline>
        </w:drawing>
      </w:r>
      <w:r w:rsidRPr="00D858F6">
        <w:rPr>
          <w:noProof/>
          <w:szCs w:val="21"/>
        </w:rPr>
        <w:drawing>
          <wp:inline distT="0" distB="0" distL="0" distR="0" wp14:anchorId="6FF298A3" wp14:editId="213A769F">
            <wp:extent cx="1729120" cy="1456533"/>
            <wp:effectExtent l="0" t="0" r="4445" b="0"/>
            <wp:docPr id="7" name="图片 7" descr="C:\Users\SamY\AppData\Local\Temp\153610797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Y\AppData\Local\Temp\1536107973(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55034" cy="1478362"/>
                    </a:xfrm>
                    <a:prstGeom prst="rect">
                      <a:avLst/>
                    </a:prstGeom>
                    <a:noFill/>
                    <a:ln>
                      <a:noFill/>
                    </a:ln>
                  </pic:spPr>
                </pic:pic>
              </a:graphicData>
            </a:graphic>
          </wp:inline>
        </w:drawing>
      </w:r>
    </w:p>
    <w:p w14:paraId="1C9F2A8C" w14:textId="48BA683F" w:rsidR="00384564" w:rsidRPr="00D858F6" w:rsidRDefault="00F93DAD" w:rsidP="00E46FDA">
      <w:pPr>
        <w:jc w:val="center"/>
        <w:rPr>
          <w:szCs w:val="21"/>
        </w:rPr>
      </w:pPr>
      <w:r w:rsidRPr="00D858F6">
        <w:rPr>
          <w:noProof/>
          <w:szCs w:val="21"/>
        </w:rPr>
        <w:drawing>
          <wp:inline distT="0" distB="0" distL="0" distR="0" wp14:anchorId="392BA939" wp14:editId="3606C986">
            <wp:extent cx="3992579" cy="1469158"/>
            <wp:effectExtent l="0" t="0" r="8255" b="0"/>
            <wp:docPr id="8" name="图片 8" descr="C:\Users\SamY\AppData\Local\Temp\15361080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Y\AppData\Local\Temp\1536108002(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001533" cy="1472453"/>
                    </a:xfrm>
                    <a:prstGeom prst="rect">
                      <a:avLst/>
                    </a:prstGeom>
                    <a:noFill/>
                    <a:ln>
                      <a:noFill/>
                    </a:ln>
                  </pic:spPr>
                </pic:pic>
              </a:graphicData>
            </a:graphic>
          </wp:inline>
        </w:drawing>
      </w:r>
    </w:p>
    <w:p w14:paraId="5FDE8318" w14:textId="6255AF67" w:rsidR="007B4F71" w:rsidRPr="00D858F6" w:rsidRDefault="007B4F71" w:rsidP="00E46FDA">
      <w:pPr>
        <w:pStyle w:val="3"/>
        <w:rPr>
          <w:b w:val="0"/>
          <w:sz w:val="24"/>
          <w:szCs w:val="24"/>
        </w:rPr>
      </w:pPr>
      <w:bookmarkStart w:id="15" w:name="_Toc531292938"/>
      <w:r w:rsidRPr="00D858F6">
        <w:rPr>
          <w:b w:val="0"/>
          <w:sz w:val="24"/>
          <w:szCs w:val="24"/>
        </w:rPr>
        <w:t>Use of data</w:t>
      </w:r>
      <w:bookmarkEnd w:id="15"/>
    </w:p>
    <w:p w14:paraId="73582C0A" w14:textId="4309CD93" w:rsidR="003C50D3" w:rsidRPr="00D858F6" w:rsidRDefault="00652BFA" w:rsidP="009C1404">
      <w:pPr>
        <w:pStyle w:val="4"/>
        <w:numPr>
          <w:ilvl w:val="0"/>
          <w:numId w:val="11"/>
        </w:numPr>
        <w:rPr>
          <w:rFonts w:ascii="Times New Roman" w:hAnsi="Times New Roman" w:cs="Times New Roman"/>
          <w:szCs w:val="21"/>
        </w:rPr>
      </w:pPr>
      <w:r w:rsidRPr="00D858F6">
        <w:rPr>
          <w:rFonts w:ascii="Times New Roman" w:hAnsi="Times New Roman" w:cs="Times New Roman"/>
          <w:sz w:val="21"/>
          <w:szCs w:val="21"/>
        </w:rPr>
        <w:t>Correct use of this data</w:t>
      </w:r>
    </w:p>
    <w:p w14:paraId="542416C6" w14:textId="62EE8459" w:rsidR="003618F1" w:rsidRPr="00D858F6" w:rsidRDefault="003618F1" w:rsidP="002176BB">
      <w:pPr>
        <w:rPr>
          <w:szCs w:val="21"/>
        </w:rPr>
      </w:pPr>
      <w:r w:rsidRPr="00D858F6">
        <w:rPr>
          <w:szCs w:val="21"/>
        </w:rPr>
        <w:t xml:space="preserve">This ID IS ONLY USED IN THIS APPLICATION FOR </w:t>
      </w:r>
      <w:r w:rsidR="00BD1BA6" w:rsidRPr="00D858F6">
        <w:rPr>
          <w:szCs w:val="21"/>
        </w:rPr>
        <w:t>3</w:t>
      </w:r>
      <w:r w:rsidRPr="00D858F6">
        <w:rPr>
          <w:szCs w:val="21"/>
        </w:rPr>
        <w:t xml:space="preserve"> PURPOSES:</w:t>
      </w:r>
    </w:p>
    <w:p w14:paraId="0054B345" w14:textId="6F2853E8" w:rsidR="003618F1" w:rsidRPr="00D858F6" w:rsidRDefault="003618F1" w:rsidP="009C1404">
      <w:pPr>
        <w:numPr>
          <w:ilvl w:val="0"/>
          <w:numId w:val="9"/>
        </w:numPr>
        <w:rPr>
          <w:szCs w:val="21"/>
        </w:rPr>
      </w:pPr>
      <w:r w:rsidRPr="00D858F6">
        <w:rPr>
          <w:szCs w:val="21"/>
        </w:rPr>
        <w:t>In searching the name and description of the body part, according to its</w:t>
      </w:r>
      <w:bookmarkStart w:id="16" w:name="OLE_LINK1"/>
      <w:r w:rsidRPr="00D858F6">
        <w:rPr>
          <w:szCs w:val="21"/>
        </w:rPr>
        <w:t xml:space="preserve"> HL7 v2 Table 0550 identifier</w:t>
      </w:r>
      <w:bookmarkEnd w:id="16"/>
      <w:r w:rsidRPr="00D858F6">
        <w:rPr>
          <w:szCs w:val="21"/>
        </w:rPr>
        <w:t xml:space="preserve">. </w:t>
      </w:r>
    </w:p>
    <w:p w14:paraId="004F9633" w14:textId="28FC11D0" w:rsidR="00715AAF" w:rsidRPr="00D858F6" w:rsidRDefault="00715AAF" w:rsidP="009C1404">
      <w:pPr>
        <w:numPr>
          <w:ilvl w:val="0"/>
          <w:numId w:val="9"/>
        </w:numPr>
        <w:rPr>
          <w:szCs w:val="21"/>
        </w:rPr>
      </w:pPr>
      <w:r w:rsidRPr="00D858F6">
        <w:rPr>
          <w:szCs w:val="21"/>
        </w:rPr>
        <w:t>To equate users’ chosen part in image into coded anatomical body parts that may indicate various symptoms.</w:t>
      </w:r>
    </w:p>
    <w:p w14:paraId="5C2D0921" w14:textId="276FB7A7" w:rsidR="00123F7A" w:rsidRDefault="00123F7A" w:rsidP="009C1404">
      <w:pPr>
        <w:numPr>
          <w:ilvl w:val="0"/>
          <w:numId w:val="9"/>
        </w:numPr>
        <w:rPr>
          <w:szCs w:val="21"/>
        </w:rPr>
      </w:pPr>
      <w:r w:rsidRPr="00D858F6">
        <w:rPr>
          <w:szCs w:val="21"/>
        </w:rPr>
        <w:t xml:space="preserve">To uniquely identify </w:t>
      </w:r>
      <w:r w:rsidR="00715AAF" w:rsidRPr="00D858F6">
        <w:rPr>
          <w:szCs w:val="21"/>
        </w:rPr>
        <w:t>symptoms associated with chosen body parts</w:t>
      </w:r>
      <w:r w:rsidRPr="00D858F6">
        <w:rPr>
          <w:szCs w:val="21"/>
        </w:rPr>
        <w:t xml:space="preserve"> in the knowledge system.</w:t>
      </w:r>
    </w:p>
    <w:p w14:paraId="6CF257DF" w14:textId="77777777" w:rsidR="00390F2A" w:rsidRDefault="00390F2A" w:rsidP="00390F2A">
      <w:pPr>
        <w:rPr>
          <w:szCs w:val="21"/>
        </w:rPr>
      </w:pPr>
    </w:p>
    <w:p w14:paraId="2821FCAA" w14:textId="2630330A" w:rsidR="00390F2A" w:rsidRPr="00D858F6" w:rsidRDefault="00390F2A" w:rsidP="00390F2A">
      <w:pPr>
        <w:rPr>
          <w:szCs w:val="21"/>
        </w:rPr>
      </w:pPr>
      <w:r>
        <w:rPr>
          <w:szCs w:val="21"/>
        </w:rPr>
        <w:t>To use this data correctly, it is sug</w:t>
      </w:r>
      <w:r w:rsidR="001A39A8">
        <w:rPr>
          <w:szCs w:val="21"/>
        </w:rPr>
        <w:t xml:space="preserve">gested that clinicians shall work with HL7 coding professions to correctly collect and use the piece of data. </w:t>
      </w:r>
    </w:p>
    <w:p w14:paraId="0FE55664" w14:textId="2212D7E4" w:rsidR="003C50D3" w:rsidRPr="00D858F6" w:rsidRDefault="00652BFA" w:rsidP="009C1404">
      <w:pPr>
        <w:pStyle w:val="4"/>
        <w:numPr>
          <w:ilvl w:val="0"/>
          <w:numId w:val="11"/>
        </w:numPr>
        <w:rPr>
          <w:rFonts w:ascii="Times New Roman" w:hAnsi="Times New Roman" w:cs="Times New Roman"/>
          <w:szCs w:val="21"/>
        </w:rPr>
      </w:pPr>
      <w:r w:rsidRPr="00D858F6">
        <w:rPr>
          <w:rFonts w:ascii="Times New Roman" w:hAnsi="Times New Roman" w:cs="Times New Roman"/>
          <w:sz w:val="21"/>
          <w:szCs w:val="21"/>
        </w:rPr>
        <w:t>Misuse of this data</w:t>
      </w:r>
    </w:p>
    <w:p w14:paraId="2D9D4407" w14:textId="01F90ABA" w:rsidR="004B2220" w:rsidRDefault="004B2220" w:rsidP="00E82BF1">
      <w:pPr>
        <w:ind w:firstLine="420"/>
        <w:rPr>
          <w:szCs w:val="21"/>
        </w:rPr>
      </w:pPr>
      <w:r w:rsidRPr="00D858F6">
        <w:rPr>
          <w:szCs w:val="21"/>
        </w:rPr>
        <w:t xml:space="preserve">Any other purposes specified out of the correct use are misuses of this data. For example, this data element is </w:t>
      </w:r>
      <w:r w:rsidRPr="00D858F6">
        <w:rPr>
          <w:b/>
          <w:szCs w:val="21"/>
        </w:rPr>
        <w:t>NOT</w:t>
      </w:r>
      <w:r w:rsidRPr="00D858F6">
        <w:rPr>
          <w:szCs w:val="21"/>
        </w:rPr>
        <w:t xml:space="preserve"> used for linking patients’ treatment of certain diseases on certain body parts; it </w:t>
      </w:r>
      <w:r w:rsidR="00C31F82" w:rsidRPr="00D858F6">
        <w:rPr>
          <w:szCs w:val="21"/>
        </w:rPr>
        <w:t xml:space="preserve">is </w:t>
      </w:r>
      <w:r w:rsidR="00C31F82" w:rsidRPr="00D858F6">
        <w:rPr>
          <w:b/>
          <w:szCs w:val="21"/>
        </w:rPr>
        <w:t>NOT INTENDED TO</w:t>
      </w:r>
      <w:r w:rsidRPr="00D858F6">
        <w:rPr>
          <w:szCs w:val="21"/>
        </w:rPr>
        <w:t xml:space="preserve"> be used to map record clinical anatomical data stored by other standards; </w:t>
      </w:r>
      <w:r w:rsidRPr="00D858F6">
        <w:rPr>
          <w:b/>
          <w:szCs w:val="21"/>
        </w:rPr>
        <w:t>NEITHER</w:t>
      </w:r>
      <w:r w:rsidRPr="00D858F6">
        <w:rPr>
          <w:szCs w:val="21"/>
        </w:rPr>
        <w:t xml:space="preserve"> can it be used for other administrative purposes or billing purposes. </w:t>
      </w:r>
      <w:r w:rsidR="001A39A8">
        <w:rPr>
          <w:szCs w:val="21"/>
        </w:rPr>
        <w:t xml:space="preserve">General developers having no ideas about clinical terminologies and coding systems </w:t>
      </w:r>
      <w:r w:rsidR="001A39A8" w:rsidRPr="001A39A8">
        <w:rPr>
          <w:b/>
          <w:szCs w:val="21"/>
        </w:rPr>
        <w:t>SHALL NOT</w:t>
      </w:r>
      <w:r w:rsidR="001A39A8">
        <w:rPr>
          <w:szCs w:val="21"/>
        </w:rPr>
        <w:t xml:space="preserve"> try to use the data during the development phases themselves. </w:t>
      </w:r>
    </w:p>
    <w:p w14:paraId="71839ABC" w14:textId="77777777" w:rsidR="0093487D" w:rsidRDefault="0093487D" w:rsidP="00E82BF1">
      <w:pPr>
        <w:ind w:firstLine="420"/>
        <w:rPr>
          <w:szCs w:val="21"/>
        </w:rPr>
      </w:pPr>
    </w:p>
    <w:p w14:paraId="5205AAFB" w14:textId="0A29CF41" w:rsidR="003C50D3" w:rsidRPr="00D858F6" w:rsidRDefault="007B4F71" w:rsidP="00E46FDA">
      <w:pPr>
        <w:pStyle w:val="3"/>
        <w:rPr>
          <w:b w:val="0"/>
          <w:sz w:val="24"/>
        </w:rPr>
      </w:pPr>
      <w:bookmarkStart w:id="17" w:name="_Toc531292939"/>
      <w:r w:rsidRPr="00D858F6">
        <w:rPr>
          <w:b w:val="0"/>
          <w:sz w:val="24"/>
          <w:szCs w:val="24"/>
        </w:rPr>
        <w:lastRenderedPageBreak/>
        <w:t>Value sets</w:t>
      </w:r>
      <w:bookmarkEnd w:id="17"/>
    </w:p>
    <w:p w14:paraId="76581EE9" w14:textId="59D4C13A" w:rsidR="007B4F71" w:rsidRPr="00D858F6" w:rsidRDefault="004B2220" w:rsidP="00E82BF1">
      <w:pPr>
        <w:ind w:firstLine="420"/>
        <w:rPr>
          <w:szCs w:val="21"/>
        </w:rPr>
      </w:pPr>
      <w:r w:rsidRPr="00D858F6">
        <w:rPr>
          <w:szCs w:val="21"/>
        </w:rPr>
        <w:t xml:space="preserve">Including all the code sets of the data set: </w:t>
      </w:r>
      <w:hyperlink r:id="rId20" w:history="1">
        <w:r w:rsidRPr="00D858F6">
          <w:rPr>
            <w:rStyle w:val="af0"/>
            <w:szCs w:val="21"/>
          </w:rPr>
          <w:t>http://hl7.org/fhir/v2/0550/index.html</w:t>
        </w:r>
      </w:hyperlink>
    </w:p>
    <w:p w14:paraId="7489525E" w14:textId="39A80CA4" w:rsidR="00E46FDA" w:rsidRPr="00D858F6" w:rsidRDefault="007B4F71" w:rsidP="00E46FDA">
      <w:pPr>
        <w:pStyle w:val="3"/>
        <w:rPr>
          <w:b w:val="0"/>
          <w:sz w:val="24"/>
          <w:szCs w:val="24"/>
        </w:rPr>
      </w:pPr>
      <w:bookmarkStart w:id="18" w:name="_Toc531292940"/>
      <w:r w:rsidRPr="00D858F6">
        <w:rPr>
          <w:b w:val="0"/>
          <w:sz w:val="24"/>
          <w:szCs w:val="24"/>
        </w:rPr>
        <w:t>Identified issues</w:t>
      </w:r>
      <w:bookmarkEnd w:id="18"/>
    </w:p>
    <w:p w14:paraId="7F3E5EAB" w14:textId="52EC6938" w:rsidR="007B4F71" w:rsidRPr="00D858F6" w:rsidRDefault="004B2220" w:rsidP="00E82BF1">
      <w:pPr>
        <w:ind w:firstLine="420"/>
        <w:rPr>
          <w:szCs w:val="21"/>
        </w:rPr>
      </w:pPr>
      <w:r w:rsidRPr="00D858F6">
        <w:rPr>
          <w:szCs w:val="21"/>
        </w:rPr>
        <w:t>Needs clinical governance to review the definitions</w:t>
      </w:r>
      <w:r w:rsidR="00E1144D" w:rsidRPr="00D858F6">
        <w:rPr>
          <w:szCs w:val="21"/>
        </w:rPr>
        <w:t xml:space="preserve"> of collected data</w:t>
      </w:r>
      <w:r w:rsidR="00802488">
        <w:rPr>
          <w:szCs w:val="21"/>
        </w:rPr>
        <w:t>, as well as</w:t>
      </w:r>
      <w:r w:rsidR="0093487D" w:rsidRPr="0093487D">
        <w:rPr>
          <w:szCs w:val="21"/>
        </w:rPr>
        <w:t xml:space="preserve"> a clinical team to help </w:t>
      </w:r>
      <w:r w:rsidR="00802488" w:rsidRPr="0093487D">
        <w:rPr>
          <w:szCs w:val="21"/>
        </w:rPr>
        <w:t>categori</w:t>
      </w:r>
      <w:r w:rsidR="00802488">
        <w:rPr>
          <w:szCs w:val="21"/>
        </w:rPr>
        <w:t>ze</w:t>
      </w:r>
      <w:r w:rsidR="0093487D" w:rsidRPr="0093487D">
        <w:rPr>
          <w:szCs w:val="21"/>
        </w:rPr>
        <w:t xml:space="preserve"> body parts</w:t>
      </w:r>
      <w:r w:rsidR="00570F58">
        <w:rPr>
          <w:szCs w:val="21"/>
        </w:rPr>
        <w:t>.</w:t>
      </w:r>
    </w:p>
    <w:p w14:paraId="6211F4A8" w14:textId="754F9318" w:rsidR="00490F8E" w:rsidRPr="00D858F6" w:rsidRDefault="00100F9E" w:rsidP="002176BB">
      <w:pPr>
        <w:pStyle w:val="2"/>
        <w:rPr>
          <w:rFonts w:ascii="Times New Roman" w:hAnsi="Times New Roman" w:cs="Times New Roman"/>
          <w:b w:val="0"/>
          <w:sz w:val="24"/>
          <w:szCs w:val="24"/>
        </w:rPr>
      </w:pPr>
      <w:bookmarkStart w:id="19" w:name="_Toc531292941"/>
      <w:r w:rsidRPr="00D858F6">
        <w:rPr>
          <w:rFonts w:ascii="Times New Roman" w:hAnsi="Times New Roman" w:cs="Times New Roman"/>
          <w:sz w:val="24"/>
          <w:szCs w:val="24"/>
        </w:rPr>
        <w:t xml:space="preserve">Data element 2: </w:t>
      </w:r>
      <w:r w:rsidR="00E1144D" w:rsidRPr="00D858F6">
        <w:rPr>
          <w:rFonts w:ascii="Times New Roman" w:hAnsi="Times New Roman" w:cs="Times New Roman"/>
          <w:sz w:val="24"/>
          <w:szCs w:val="24"/>
        </w:rPr>
        <w:t>Symptom</w:t>
      </w:r>
      <w:r w:rsidR="00890EBB" w:rsidRPr="00D858F6">
        <w:rPr>
          <w:rFonts w:ascii="Times New Roman" w:hAnsi="Times New Roman" w:cs="Times New Roman"/>
          <w:sz w:val="24"/>
          <w:szCs w:val="24"/>
        </w:rPr>
        <w:t xml:space="preserve"> Name</w:t>
      </w:r>
      <w:bookmarkEnd w:id="19"/>
    </w:p>
    <w:p w14:paraId="07C7C7C5" w14:textId="2297F80D" w:rsidR="00E46FDA" w:rsidRPr="00D858F6" w:rsidRDefault="00ED4452" w:rsidP="00E46FDA">
      <w:pPr>
        <w:pStyle w:val="3"/>
        <w:rPr>
          <w:b w:val="0"/>
          <w:sz w:val="24"/>
          <w:szCs w:val="24"/>
        </w:rPr>
      </w:pPr>
      <w:bookmarkStart w:id="20" w:name="_Toc531292942"/>
      <w:r w:rsidRPr="00D858F6">
        <w:rPr>
          <w:b w:val="0"/>
          <w:sz w:val="24"/>
          <w:szCs w:val="24"/>
        </w:rPr>
        <w:t>Definition</w:t>
      </w:r>
      <w:bookmarkEnd w:id="20"/>
    </w:p>
    <w:p w14:paraId="6A6ABA44" w14:textId="3F85B6EF" w:rsidR="00A56BE4" w:rsidRPr="00D858F6" w:rsidRDefault="00100F9E" w:rsidP="00E82BF1">
      <w:pPr>
        <w:ind w:firstLine="420"/>
        <w:rPr>
          <w:szCs w:val="21"/>
        </w:rPr>
      </w:pPr>
      <w:r w:rsidRPr="00D858F6">
        <w:rPr>
          <w:szCs w:val="21"/>
        </w:rPr>
        <w:t>A brief nomination</w:t>
      </w:r>
      <w:r w:rsidR="00890EBB" w:rsidRPr="00D858F6">
        <w:rPr>
          <w:szCs w:val="21"/>
        </w:rPr>
        <w:t xml:space="preserve"> </w:t>
      </w:r>
      <w:r w:rsidR="00811682" w:rsidRPr="00D858F6">
        <w:rPr>
          <w:szCs w:val="21"/>
        </w:rPr>
        <w:t>of</w:t>
      </w:r>
      <w:r w:rsidR="00976F91" w:rsidRPr="00D858F6">
        <w:rPr>
          <w:szCs w:val="21"/>
        </w:rPr>
        <w:t xml:space="preserve"> “an apparent physical or mental feature which is regarded as indicating a condition of disease”. </w:t>
      </w:r>
      <w:r w:rsidR="00976F91" w:rsidRPr="00D858F6">
        <w:rPr>
          <w:szCs w:val="21"/>
        </w:rPr>
        <w:fldChar w:fldCharType="begin"/>
      </w:r>
      <w:r w:rsidR="00736E0C" w:rsidRPr="00D858F6">
        <w:rPr>
          <w:szCs w:val="21"/>
        </w:rPr>
        <w:instrText xml:space="preserve"> ADDIN ZOTERO_ITEM CSL_CITATION {"citationID":"E65zFqjp","properties":{"formattedCitation":"[3]","plainCitation":"[3]","noteIndex":0},"citationItems":[{"id":988,"uris":["http://zotero.org/users/2486169/items/BNYSL5KT"],"uri":["http://zotero.org/users/2486169/items/BNYSL5KT"],"itemData":{"id":988,"type":"webpage","title":"symptom | Definition of symptom in English by Oxford Dictionaries","URL":"https://en.oxforddictionaries.com/definition/symptom","accessed":{"date-parts":[["2018",9,12]]}}}],"schema":"https://github.com/citation-style-language/schema/raw/master/csl-citation.json"} </w:instrText>
      </w:r>
      <w:r w:rsidR="00976F91" w:rsidRPr="00D858F6">
        <w:rPr>
          <w:szCs w:val="21"/>
        </w:rPr>
        <w:fldChar w:fldCharType="separate"/>
      </w:r>
      <w:r w:rsidR="00976F91" w:rsidRPr="00D858F6">
        <w:rPr>
          <w:szCs w:val="21"/>
        </w:rPr>
        <w:t>[3]</w:t>
      </w:r>
      <w:r w:rsidR="00976F91" w:rsidRPr="00D858F6">
        <w:rPr>
          <w:szCs w:val="21"/>
        </w:rPr>
        <w:fldChar w:fldCharType="end"/>
      </w:r>
    </w:p>
    <w:p w14:paraId="2AE0A418" w14:textId="77777777" w:rsidR="00484A8B" w:rsidRPr="00D858F6" w:rsidRDefault="00484A8B" w:rsidP="00484A8B">
      <w:pPr>
        <w:pStyle w:val="3"/>
        <w:rPr>
          <w:b w:val="0"/>
          <w:sz w:val="24"/>
          <w:szCs w:val="24"/>
        </w:rPr>
      </w:pPr>
      <w:bookmarkStart w:id="21" w:name="_Toc531292943"/>
      <w:r w:rsidRPr="00D858F6">
        <w:rPr>
          <w:b w:val="0"/>
          <w:sz w:val="24"/>
          <w:szCs w:val="24"/>
        </w:rPr>
        <w:t xml:space="preserve">Why </w:t>
      </w:r>
      <w:r>
        <w:rPr>
          <w:b w:val="0"/>
          <w:sz w:val="24"/>
          <w:szCs w:val="24"/>
        </w:rPr>
        <w:t>this definition was chosen</w:t>
      </w:r>
      <w:bookmarkEnd w:id="21"/>
    </w:p>
    <w:p w14:paraId="6530DC5C" w14:textId="4FC0629B" w:rsidR="00976F91" w:rsidRPr="00D858F6" w:rsidRDefault="00976F91" w:rsidP="00E46FDA">
      <w:pPr>
        <w:ind w:firstLine="420"/>
        <w:rPr>
          <w:szCs w:val="21"/>
        </w:rPr>
      </w:pPr>
      <w:r w:rsidRPr="00D858F6">
        <w:rPr>
          <w:szCs w:val="21"/>
        </w:rPr>
        <w:t xml:space="preserve">Symptom </w:t>
      </w:r>
      <w:r w:rsidR="00890EBB" w:rsidRPr="00D858F6">
        <w:rPr>
          <w:szCs w:val="21"/>
        </w:rPr>
        <w:t>name</w:t>
      </w:r>
      <w:r w:rsidRPr="00D858F6">
        <w:rPr>
          <w:szCs w:val="21"/>
        </w:rPr>
        <w:t xml:space="preserve"> might mean various things from findings, observations to signals. After checking OpenEHR, LONIC, ICD-11 browser and SNOMED-CT, I de</w:t>
      </w:r>
      <w:r w:rsidR="001C60EC" w:rsidRPr="00D858F6">
        <w:rPr>
          <w:szCs w:val="21"/>
        </w:rPr>
        <w:t xml:space="preserve">cided in this context “symptom </w:t>
      </w:r>
      <w:r w:rsidR="00100F9E" w:rsidRPr="00D858F6">
        <w:rPr>
          <w:szCs w:val="21"/>
        </w:rPr>
        <w:t>name</w:t>
      </w:r>
      <w:r w:rsidRPr="00D858F6">
        <w:rPr>
          <w:szCs w:val="21"/>
        </w:rPr>
        <w:t xml:space="preserve">” should be </w:t>
      </w:r>
      <w:r w:rsidR="001C60EC" w:rsidRPr="00D858F6">
        <w:rPr>
          <w:szCs w:val="21"/>
        </w:rPr>
        <w:t>meaning a b</w:t>
      </w:r>
      <w:r w:rsidRPr="00D858F6">
        <w:rPr>
          <w:szCs w:val="21"/>
        </w:rPr>
        <w:t xml:space="preserve">rief description of an “OBSERVATION” of “the already presented or observed primary signs that lead to uncomforted or indicate a disease of the patient. ” </w:t>
      </w:r>
      <w:r w:rsidRPr="00D858F6">
        <w:rPr>
          <w:szCs w:val="21"/>
        </w:rPr>
        <w:fldChar w:fldCharType="begin"/>
      </w:r>
      <w:r w:rsidR="00736E0C" w:rsidRPr="00D858F6">
        <w:rPr>
          <w:szCs w:val="21"/>
        </w:rPr>
        <w:instrText xml:space="preserve"> ADDIN ZOTERO_ITEM CSL_CITATION {"citationID":"Vo1wTSrT","properties":{"formattedCitation":"[4], [5]","plainCitation":"[4], [5]","noteIndex":0},"citationItems":[{"id":938,"uris":["http://zotero.org/users/2486169/items/7C6W9S4K"],"uri":["http://zotero.org/users/2486169/items/7C6W9S4K"],"itemData":{"id":938,"type":"webpage","title":"67774-0","URL":"https://s.details.loinc.org/LOINC/67774-0.html?sections=Comprehensive","accessed":{"date-parts":[["2018",9,5]]}}},{"id":937,"uris":["http://zotero.org/users/2486169/items/AE7KU25U"],"uri":["http://zotero.org/users/2486169/items/AE7KU25U"],"itemData":{"id":937,"type":"webpage","title":"Clinical Knowledge Manager","URL":"https://www.openehr.org/ckm/","accessed":{"date-parts":[["2018",9,5]]}}}],"schema":"https://github.com/citation-style-language/schema/raw/master/csl-citation.json"} </w:instrText>
      </w:r>
      <w:r w:rsidRPr="00D858F6">
        <w:rPr>
          <w:szCs w:val="21"/>
        </w:rPr>
        <w:fldChar w:fldCharType="separate"/>
      </w:r>
      <w:r w:rsidRPr="00D858F6">
        <w:rPr>
          <w:szCs w:val="21"/>
        </w:rPr>
        <w:t>[4], [5]</w:t>
      </w:r>
      <w:r w:rsidRPr="00D858F6">
        <w:rPr>
          <w:szCs w:val="21"/>
        </w:rPr>
        <w:fldChar w:fldCharType="end"/>
      </w:r>
      <w:r w:rsidRPr="00D858F6">
        <w:rPr>
          <w:szCs w:val="21"/>
        </w:rPr>
        <w:t xml:space="preserve"> </w:t>
      </w:r>
      <w:r w:rsidR="00C2692B" w:rsidRPr="00D858F6">
        <w:rPr>
          <w:szCs w:val="21"/>
        </w:rPr>
        <w:t>Definition from LONIC is not proper because it repeats the word “symptom” in its definition, and the standard is used for laboratory purposes, which does not suit the content of this application. Definition from Oxford nearly fits the purposes, but it needs further specifi</w:t>
      </w:r>
      <w:r w:rsidR="00811682" w:rsidRPr="00D858F6">
        <w:rPr>
          <w:szCs w:val="21"/>
        </w:rPr>
        <w:t>cation that the information about the name, namely the nomination of the symptom</w:t>
      </w:r>
      <w:r w:rsidR="00C2692B" w:rsidRPr="00D858F6">
        <w:rPr>
          <w:szCs w:val="21"/>
        </w:rPr>
        <w:t xml:space="preserve">. Definition from OpenEHR nearly fits my purpose, especially the “disturbance in an individual” part, but it is not a clinical reporting system that I aim to design, so the definition needs to be modified to fit my purpose. </w:t>
      </w:r>
    </w:p>
    <w:p w14:paraId="2293BE09" w14:textId="77777777" w:rsidR="009B7837" w:rsidRPr="00D858F6" w:rsidRDefault="009B7837" w:rsidP="00E46FDA">
      <w:pPr>
        <w:ind w:firstLine="420"/>
        <w:rPr>
          <w:szCs w:val="21"/>
        </w:rPr>
      </w:pPr>
    </w:p>
    <w:p w14:paraId="3C90039B" w14:textId="5B04DE8D" w:rsidR="00C2692B" w:rsidRPr="00D858F6" w:rsidRDefault="00C2692B" w:rsidP="00E46FDA">
      <w:pPr>
        <w:jc w:val="center"/>
        <w:rPr>
          <w:szCs w:val="21"/>
        </w:rPr>
      </w:pPr>
      <w:r w:rsidRPr="00D858F6">
        <w:rPr>
          <w:noProof/>
          <w:szCs w:val="21"/>
        </w:rPr>
        <w:drawing>
          <wp:inline distT="0" distB="0" distL="0" distR="0" wp14:anchorId="23DB6A50" wp14:editId="2CCAA6BB">
            <wp:extent cx="4555067" cy="2083122"/>
            <wp:effectExtent l="0" t="0" r="0" b="0"/>
            <wp:docPr id="13" name="图片 13" descr="C:\Users\SamY\AppData\Local\Temp\1536711735(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amY\AppData\Local\Temp\1536711735(1).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572889" cy="2091272"/>
                    </a:xfrm>
                    <a:prstGeom prst="rect">
                      <a:avLst/>
                    </a:prstGeom>
                    <a:noFill/>
                    <a:ln>
                      <a:noFill/>
                    </a:ln>
                  </pic:spPr>
                </pic:pic>
              </a:graphicData>
            </a:graphic>
          </wp:inline>
        </w:drawing>
      </w:r>
    </w:p>
    <w:p w14:paraId="1E829615" w14:textId="0DA510CD" w:rsidR="00976F91" w:rsidRPr="00D858F6" w:rsidRDefault="00976F91" w:rsidP="00E46FDA">
      <w:pPr>
        <w:jc w:val="center"/>
        <w:rPr>
          <w:szCs w:val="21"/>
        </w:rPr>
      </w:pPr>
      <w:r w:rsidRPr="00D858F6">
        <w:rPr>
          <w:noProof/>
          <w:szCs w:val="21"/>
        </w:rPr>
        <w:lastRenderedPageBreak/>
        <w:drawing>
          <wp:inline distT="0" distB="0" distL="0" distR="0" wp14:anchorId="52FFE25C" wp14:editId="10824A43">
            <wp:extent cx="4495967" cy="990034"/>
            <wp:effectExtent l="0" t="0" r="0" b="635"/>
            <wp:docPr id="10" name="图片 10" descr="C:\Users\SamY\AppData\Local\Temp\15361113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Y\AppData\Local\Temp\1536111303(1).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13211" cy="993831"/>
                    </a:xfrm>
                    <a:prstGeom prst="rect">
                      <a:avLst/>
                    </a:prstGeom>
                    <a:noFill/>
                    <a:ln>
                      <a:noFill/>
                    </a:ln>
                  </pic:spPr>
                </pic:pic>
              </a:graphicData>
            </a:graphic>
          </wp:inline>
        </w:drawing>
      </w:r>
    </w:p>
    <w:p w14:paraId="66E16F0F" w14:textId="2D47CF4E" w:rsidR="00E46FDA" w:rsidRPr="00D858F6" w:rsidRDefault="009418AC" w:rsidP="00E46FDA">
      <w:pPr>
        <w:pStyle w:val="3"/>
        <w:rPr>
          <w:b w:val="0"/>
          <w:sz w:val="24"/>
          <w:szCs w:val="24"/>
        </w:rPr>
      </w:pPr>
      <w:bookmarkStart w:id="22" w:name="_Toc531292944"/>
      <w:r w:rsidRPr="00D858F6">
        <w:rPr>
          <w:b w:val="0"/>
          <w:sz w:val="24"/>
          <w:szCs w:val="24"/>
        </w:rPr>
        <w:t>Collection</w:t>
      </w:r>
      <w:r w:rsidR="00ED4452" w:rsidRPr="00D858F6">
        <w:rPr>
          <w:b w:val="0"/>
          <w:sz w:val="24"/>
          <w:szCs w:val="24"/>
        </w:rPr>
        <w:t xml:space="preserve"> of data</w:t>
      </w:r>
      <w:bookmarkEnd w:id="22"/>
    </w:p>
    <w:p w14:paraId="09A40C1D" w14:textId="4663347D" w:rsidR="00456634" w:rsidRPr="00D858F6" w:rsidRDefault="005E471A" w:rsidP="00E46FDA">
      <w:pPr>
        <w:ind w:firstLine="420"/>
        <w:rPr>
          <w:szCs w:val="21"/>
        </w:rPr>
      </w:pPr>
      <w:r w:rsidRPr="00D858F6">
        <w:rPr>
          <w:szCs w:val="21"/>
        </w:rPr>
        <w:t xml:space="preserve">Some of the data is available from the SNOMED-CT “manifestation-or-symptom” dataset, which is recorded on the website of HL7 of “manifestation-or-symptom”, which is available at: </w:t>
      </w:r>
      <w:hyperlink r:id="rId23" w:history="1">
        <w:r w:rsidRPr="00D858F6">
          <w:rPr>
            <w:rStyle w:val="af0"/>
            <w:szCs w:val="21"/>
          </w:rPr>
          <w:t>https://www.hl7.org/fhir/valueset-manifestation-or-symptom.html</w:t>
        </w:r>
      </w:hyperlink>
      <w:r w:rsidRPr="00D858F6">
        <w:rPr>
          <w:szCs w:val="21"/>
        </w:rPr>
        <w:t xml:space="preserve">. However, due to the requirements of detailed granularity to associate symptoms to help associate to questions to ask (see table 1-8-1 and 1-8-2), this data set needs to be expanded by </w:t>
      </w:r>
      <w:r w:rsidR="00650DD2" w:rsidRPr="00D858F6">
        <w:rPr>
          <w:szCs w:val="21"/>
        </w:rPr>
        <w:t>clinicians</w:t>
      </w:r>
      <w:r w:rsidRPr="00D858F6">
        <w:rPr>
          <w:szCs w:val="21"/>
        </w:rPr>
        <w:t xml:space="preserve"> in this domain. </w:t>
      </w:r>
    </w:p>
    <w:p w14:paraId="4D01C988" w14:textId="041079E8" w:rsidR="00ED4452" w:rsidRPr="00D858F6" w:rsidRDefault="00ED4452" w:rsidP="00E46FDA">
      <w:pPr>
        <w:pStyle w:val="3"/>
        <w:rPr>
          <w:b w:val="0"/>
          <w:sz w:val="24"/>
          <w:szCs w:val="24"/>
        </w:rPr>
      </w:pPr>
      <w:bookmarkStart w:id="23" w:name="_Toc531292945"/>
      <w:r w:rsidRPr="00D858F6">
        <w:rPr>
          <w:b w:val="0"/>
          <w:sz w:val="24"/>
          <w:szCs w:val="24"/>
        </w:rPr>
        <w:t>Use of data</w:t>
      </w:r>
      <w:bookmarkEnd w:id="23"/>
    </w:p>
    <w:p w14:paraId="34B8BEFF" w14:textId="2D980066" w:rsidR="00E46FDA" w:rsidRPr="00D858F6" w:rsidRDefault="00652BFA" w:rsidP="009C1404">
      <w:pPr>
        <w:pStyle w:val="4"/>
        <w:numPr>
          <w:ilvl w:val="0"/>
          <w:numId w:val="10"/>
        </w:numPr>
        <w:rPr>
          <w:rFonts w:ascii="Times New Roman" w:hAnsi="Times New Roman" w:cs="Times New Roman"/>
          <w:szCs w:val="21"/>
        </w:rPr>
      </w:pPr>
      <w:r w:rsidRPr="00D858F6">
        <w:rPr>
          <w:rFonts w:ascii="Times New Roman" w:hAnsi="Times New Roman" w:cs="Times New Roman"/>
          <w:sz w:val="21"/>
          <w:szCs w:val="21"/>
        </w:rPr>
        <w:t>Correct use of this data</w:t>
      </w:r>
    </w:p>
    <w:p w14:paraId="1A53B324" w14:textId="716E6F82" w:rsidR="005E471A" w:rsidRPr="00D858F6" w:rsidRDefault="00FA622C" w:rsidP="00E46FDA">
      <w:pPr>
        <w:ind w:firstLine="420"/>
        <w:rPr>
          <w:szCs w:val="21"/>
        </w:rPr>
      </w:pPr>
      <w:r w:rsidRPr="00D858F6">
        <w:rPr>
          <w:szCs w:val="21"/>
        </w:rPr>
        <w:t>This data is only used to combine with the body part information that the user inputs into the system, to query about distinguishing questions that should be put forward. Namely, after user clicks a body part, only certain symptom</w:t>
      </w:r>
      <w:r w:rsidR="00736E0C" w:rsidRPr="00D858F6">
        <w:rPr>
          <w:szCs w:val="21"/>
        </w:rPr>
        <w:t xml:space="preserve"> names</w:t>
      </w:r>
      <w:r w:rsidRPr="00D858F6">
        <w:rPr>
          <w:szCs w:val="21"/>
        </w:rPr>
        <w:t xml:space="preserve"> displayed as defined will be shown to the user for choose, and the system takes user entered choices, combine with body part, age and sex of the user to query about distinguishing questions to </w:t>
      </w:r>
      <w:r w:rsidR="00736E0C" w:rsidRPr="00D858F6">
        <w:rPr>
          <w:szCs w:val="21"/>
        </w:rPr>
        <w:t>help to give corresponding suggestions about proper referring this user.</w:t>
      </w:r>
    </w:p>
    <w:p w14:paraId="1E44A86D" w14:textId="40AB63A6" w:rsidR="00E46FDA" w:rsidRPr="00D858F6" w:rsidRDefault="00652BFA" w:rsidP="009C1404">
      <w:pPr>
        <w:pStyle w:val="4"/>
        <w:numPr>
          <w:ilvl w:val="0"/>
          <w:numId w:val="10"/>
        </w:numPr>
        <w:rPr>
          <w:rFonts w:ascii="Times New Roman" w:hAnsi="Times New Roman" w:cs="Times New Roman"/>
          <w:szCs w:val="21"/>
        </w:rPr>
      </w:pPr>
      <w:r w:rsidRPr="00D858F6">
        <w:rPr>
          <w:rFonts w:ascii="Times New Roman" w:hAnsi="Times New Roman" w:cs="Times New Roman"/>
          <w:sz w:val="21"/>
          <w:szCs w:val="21"/>
        </w:rPr>
        <w:t>Misuse of this data</w:t>
      </w:r>
    </w:p>
    <w:p w14:paraId="78A7FE08" w14:textId="1E723414" w:rsidR="00FA622C" w:rsidRPr="00D858F6" w:rsidRDefault="00FA622C" w:rsidP="00E46FDA">
      <w:pPr>
        <w:ind w:firstLine="420"/>
        <w:rPr>
          <w:szCs w:val="21"/>
        </w:rPr>
      </w:pPr>
      <w:r w:rsidRPr="00D858F6">
        <w:rPr>
          <w:szCs w:val="21"/>
        </w:rPr>
        <w:t xml:space="preserve">Any other usages of this data element other than specified in the correct use are regarded as misuse of the data. </w:t>
      </w:r>
    </w:p>
    <w:p w14:paraId="13A4CC41" w14:textId="1894B78F" w:rsidR="00E46FDA" w:rsidRPr="00D858F6" w:rsidRDefault="00ED4452" w:rsidP="00E46FDA">
      <w:pPr>
        <w:pStyle w:val="3"/>
        <w:rPr>
          <w:b w:val="0"/>
          <w:color w:val="000000" w:themeColor="text1"/>
          <w:sz w:val="24"/>
          <w:szCs w:val="24"/>
        </w:rPr>
      </w:pPr>
      <w:bookmarkStart w:id="24" w:name="_Toc531292946"/>
      <w:r w:rsidRPr="00D858F6">
        <w:rPr>
          <w:b w:val="0"/>
          <w:color w:val="000000" w:themeColor="text1"/>
          <w:sz w:val="24"/>
          <w:szCs w:val="24"/>
        </w:rPr>
        <w:t>Value sets</w:t>
      </w:r>
      <w:bookmarkEnd w:id="24"/>
    </w:p>
    <w:p w14:paraId="0727CD85" w14:textId="4AFE2A2D" w:rsidR="00FF57A9" w:rsidRPr="00D858F6" w:rsidRDefault="00736E0C" w:rsidP="00E46FDA">
      <w:pPr>
        <w:ind w:firstLine="420"/>
        <w:rPr>
          <w:color w:val="000000" w:themeColor="text1"/>
          <w:szCs w:val="21"/>
        </w:rPr>
      </w:pPr>
      <w:r w:rsidRPr="00D858F6">
        <w:rPr>
          <w:color w:val="000000" w:themeColor="text1"/>
          <w:szCs w:val="21"/>
        </w:rPr>
        <w:t xml:space="preserve">The value sets contains </w:t>
      </w:r>
      <w:r w:rsidR="00917C4C" w:rsidRPr="00D858F6">
        <w:rPr>
          <w:color w:val="000000" w:themeColor="text1"/>
          <w:szCs w:val="21"/>
        </w:rPr>
        <w:t>2</w:t>
      </w:r>
      <w:r w:rsidRPr="00D858F6">
        <w:rPr>
          <w:color w:val="000000" w:themeColor="text1"/>
          <w:szCs w:val="21"/>
        </w:rPr>
        <w:t xml:space="preserve"> parts, one is all the symptoms of the “display” column at URL</w:t>
      </w:r>
      <w:r w:rsidR="00FB0242" w:rsidRPr="00D858F6">
        <w:rPr>
          <w:color w:val="000000" w:themeColor="text1"/>
          <w:szCs w:val="21"/>
        </w:rPr>
        <w:t xml:space="preserve">: </w:t>
      </w:r>
      <w:hyperlink r:id="rId24" w:history="1">
        <w:r w:rsidR="005E471A" w:rsidRPr="00D858F6">
          <w:rPr>
            <w:rStyle w:val="af0"/>
            <w:szCs w:val="21"/>
          </w:rPr>
          <w:t>https://www.hl7.org/fhir/valueset-manifestation-or-symptom.html</w:t>
        </w:r>
      </w:hyperlink>
      <w:r w:rsidR="005E471A" w:rsidRPr="00D858F6">
        <w:rPr>
          <w:szCs w:val="21"/>
        </w:rPr>
        <w:t xml:space="preserve"> </w:t>
      </w:r>
      <w:r w:rsidR="00FB0242" w:rsidRPr="00D858F6">
        <w:rPr>
          <w:rStyle w:val="af0"/>
          <w:color w:val="000000" w:themeColor="text1"/>
          <w:szCs w:val="21"/>
          <w:u w:val="none"/>
        </w:rPr>
        <w:t>for the coding of the symptoms</w:t>
      </w:r>
      <w:r w:rsidR="00100F9E" w:rsidRPr="00D858F6">
        <w:rPr>
          <w:rStyle w:val="af0"/>
          <w:color w:val="000000" w:themeColor="text1"/>
          <w:szCs w:val="21"/>
          <w:u w:val="none"/>
        </w:rPr>
        <w:t>, the data is originally from SNOMED-CT</w:t>
      </w:r>
      <w:r w:rsidRPr="00D858F6">
        <w:rPr>
          <w:rStyle w:val="af0"/>
          <w:color w:val="000000" w:themeColor="text1"/>
          <w:szCs w:val="21"/>
          <w:u w:val="none"/>
        </w:rPr>
        <w:t>. Another part is the set of symptoms combined with actions and service types entered by clinicians. (see table 1-8-1 and 1-8-2)</w:t>
      </w:r>
    </w:p>
    <w:p w14:paraId="12005CE7" w14:textId="4AEA7EB5" w:rsidR="00E46FDA" w:rsidRPr="00D858F6" w:rsidRDefault="00ED4452" w:rsidP="00E46FDA">
      <w:pPr>
        <w:pStyle w:val="3"/>
        <w:rPr>
          <w:b w:val="0"/>
          <w:sz w:val="24"/>
          <w:szCs w:val="24"/>
        </w:rPr>
      </w:pPr>
      <w:bookmarkStart w:id="25" w:name="_Toc531292947"/>
      <w:r w:rsidRPr="00D858F6">
        <w:rPr>
          <w:b w:val="0"/>
          <w:sz w:val="24"/>
          <w:szCs w:val="24"/>
        </w:rPr>
        <w:t>Identified issues</w:t>
      </w:r>
      <w:bookmarkEnd w:id="25"/>
    </w:p>
    <w:p w14:paraId="5B2082E4" w14:textId="46CDFA38" w:rsidR="00ED4452" w:rsidRPr="00D858F6" w:rsidRDefault="00DD4BC2" w:rsidP="00E46FDA">
      <w:pPr>
        <w:ind w:firstLine="420"/>
        <w:rPr>
          <w:szCs w:val="21"/>
        </w:rPr>
      </w:pPr>
      <w:r w:rsidRPr="00D858F6">
        <w:rPr>
          <w:szCs w:val="21"/>
        </w:rPr>
        <w:t>This data column contains manifests</w:t>
      </w:r>
      <w:r w:rsidR="005102E2">
        <w:rPr>
          <w:szCs w:val="21"/>
        </w:rPr>
        <w:t xml:space="preserve"> (the display of symptom names)</w:t>
      </w:r>
      <w:r w:rsidRPr="00D858F6">
        <w:rPr>
          <w:szCs w:val="21"/>
        </w:rPr>
        <w:t xml:space="preserve"> as well as displayed symptoms, so the data collection needs clinical help to make sure only data related to symptoms are </w:t>
      </w:r>
      <w:r w:rsidRPr="00D858F6">
        <w:rPr>
          <w:szCs w:val="21"/>
        </w:rPr>
        <w:lastRenderedPageBreak/>
        <w:t xml:space="preserve">collected, rather than the whole set of data. </w:t>
      </w:r>
      <w:r w:rsidR="00FB0242" w:rsidRPr="00D858F6">
        <w:rPr>
          <w:szCs w:val="21"/>
        </w:rPr>
        <w:t xml:space="preserve">Secondly, I need to work with clinical person to ensure that the displays are in plain English for ordinary users of this application. </w:t>
      </w:r>
    </w:p>
    <w:p w14:paraId="684A3E0E" w14:textId="1A67E06E" w:rsidR="00CF1B0A" w:rsidRPr="00D858F6" w:rsidRDefault="00CF1B0A" w:rsidP="002176BB">
      <w:pPr>
        <w:pStyle w:val="2"/>
        <w:rPr>
          <w:rFonts w:ascii="Times New Roman" w:hAnsi="Times New Roman" w:cs="Times New Roman"/>
          <w:b w:val="0"/>
          <w:sz w:val="24"/>
          <w:szCs w:val="24"/>
        </w:rPr>
      </w:pPr>
      <w:bookmarkStart w:id="26" w:name="_Toc531292948"/>
      <w:r w:rsidRPr="00D858F6">
        <w:rPr>
          <w:rFonts w:ascii="Times New Roman" w:hAnsi="Times New Roman" w:cs="Times New Roman"/>
          <w:sz w:val="24"/>
          <w:szCs w:val="24"/>
        </w:rPr>
        <w:t>Data element 3: Question</w:t>
      </w:r>
      <w:bookmarkEnd w:id="26"/>
    </w:p>
    <w:p w14:paraId="0AD74541" w14:textId="6B3108F3" w:rsidR="00E46FDA" w:rsidRPr="00D858F6" w:rsidRDefault="00A674FD" w:rsidP="00E46FDA">
      <w:pPr>
        <w:pStyle w:val="3"/>
        <w:rPr>
          <w:b w:val="0"/>
          <w:sz w:val="24"/>
          <w:szCs w:val="24"/>
        </w:rPr>
      </w:pPr>
      <w:bookmarkStart w:id="27" w:name="_Toc531292949"/>
      <w:r w:rsidRPr="00D858F6">
        <w:rPr>
          <w:b w:val="0"/>
          <w:sz w:val="24"/>
          <w:szCs w:val="24"/>
        </w:rPr>
        <w:t>Definition</w:t>
      </w:r>
      <w:r w:rsidR="00EF4B88">
        <w:rPr>
          <w:b w:val="0"/>
          <w:sz w:val="24"/>
          <w:szCs w:val="24"/>
        </w:rPr>
        <w:t xml:space="preserve"> v1 (Original)</w:t>
      </w:r>
      <w:bookmarkEnd w:id="27"/>
    </w:p>
    <w:p w14:paraId="0203F554" w14:textId="74E4816F" w:rsidR="00EF4B88" w:rsidRPr="00D858F6" w:rsidRDefault="00EF4B88" w:rsidP="00EF4B88">
      <w:pPr>
        <w:ind w:firstLine="420"/>
        <w:rPr>
          <w:szCs w:val="21"/>
        </w:rPr>
      </w:pPr>
      <w:r>
        <w:rPr>
          <w:szCs w:val="21"/>
        </w:rPr>
        <w:t>“</w:t>
      </w:r>
      <w:r w:rsidRPr="00EF4B88">
        <w:rPr>
          <w:szCs w:val="21"/>
        </w:rPr>
        <w:t>Interrogative sentences</w:t>
      </w:r>
      <w:r>
        <w:rPr>
          <w:szCs w:val="21"/>
        </w:rPr>
        <w:t>”</w:t>
      </w:r>
      <w:r w:rsidRPr="00EF4B88">
        <w:rPr>
          <w:szCs w:val="21"/>
        </w:rPr>
        <w:t xml:space="preserve"> used to probe and clarify the type and severity of a symptom in order to deduce and refine advice and services.</w:t>
      </w:r>
      <w:r>
        <w:rPr>
          <w:szCs w:val="21"/>
        </w:rPr>
        <w:t xml:space="preserve"> </w:t>
      </w:r>
      <w:r w:rsidRPr="00D858F6">
        <w:rPr>
          <w:szCs w:val="21"/>
        </w:rPr>
        <w:fldChar w:fldCharType="begin"/>
      </w:r>
      <w:r w:rsidRPr="00D858F6">
        <w:rPr>
          <w:szCs w:val="21"/>
        </w:rPr>
        <w:instrText xml:space="preserve"> ADDIN ZOTERO_ITEM CSL_CITATION {"citationID":"xjSeil2s","properties":{"formattedCitation":"[6]","plainCitation":"[6]","noteIndex":0},"citationItems":[{"id":985,"uris":["http://zotero.org/users/2486169/items/X93RQNWB"],"uri":["http://zotero.org/users/2486169/items/X93RQNWB"],"itemData":{"id":985,"type":"webpage","title":"Question | Definition of Question by Merriam-Webster","URL":"https://www.merriam-webster.com/dictionary/question","accessed":{"date-parts":[["2018",9,12]]}}}],"schema":"https://github.com/citation-style-language/schema/raw/master/csl-citation.json"} </w:instrText>
      </w:r>
      <w:r w:rsidRPr="00D858F6">
        <w:rPr>
          <w:szCs w:val="21"/>
        </w:rPr>
        <w:fldChar w:fldCharType="separate"/>
      </w:r>
      <w:r w:rsidRPr="00D858F6">
        <w:rPr>
          <w:szCs w:val="21"/>
        </w:rPr>
        <w:t>[6]</w:t>
      </w:r>
      <w:r w:rsidRPr="00D858F6">
        <w:rPr>
          <w:szCs w:val="21"/>
        </w:rPr>
        <w:fldChar w:fldCharType="end"/>
      </w:r>
      <w:r>
        <w:rPr>
          <w:szCs w:val="21"/>
        </w:rPr>
        <w:t xml:space="preserve"> (Dr. Francis Martin, 2018)</w:t>
      </w:r>
    </w:p>
    <w:p w14:paraId="07040091" w14:textId="77777777" w:rsidR="00484A8B" w:rsidRPr="00D858F6" w:rsidRDefault="00484A8B" w:rsidP="00484A8B">
      <w:pPr>
        <w:pStyle w:val="3"/>
        <w:rPr>
          <w:b w:val="0"/>
          <w:sz w:val="24"/>
          <w:szCs w:val="24"/>
        </w:rPr>
      </w:pPr>
      <w:bookmarkStart w:id="28" w:name="_Toc531292950"/>
      <w:r w:rsidRPr="00D858F6">
        <w:rPr>
          <w:b w:val="0"/>
          <w:sz w:val="24"/>
          <w:szCs w:val="24"/>
        </w:rPr>
        <w:t xml:space="preserve">Why </w:t>
      </w:r>
      <w:r>
        <w:rPr>
          <w:b w:val="0"/>
          <w:sz w:val="24"/>
          <w:szCs w:val="24"/>
        </w:rPr>
        <w:t>this definition was chosen</w:t>
      </w:r>
      <w:bookmarkEnd w:id="28"/>
    </w:p>
    <w:p w14:paraId="35509D4B" w14:textId="7F8896D7" w:rsidR="004020EF" w:rsidRPr="00D858F6" w:rsidRDefault="00045BFA" w:rsidP="00E82BF1">
      <w:pPr>
        <w:ind w:firstLine="420"/>
        <w:rPr>
          <w:szCs w:val="21"/>
        </w:rPr>
      </w:pPr>
      <w:r w:rsidRPr="00D858F6">
        <w:rPr>
          <w:szCs w:val="21"/>
        </w:rPr>
        <w:t>I have searched METeOR, HL7, SONMED-CD</w:t>
      </w:r>
      <w:r w:rsidR="004020EF" w:rsidRPr="00D858F6">
        <w:rPr>
          <w:szCs w:val="21"/>
        </w:rPr>
        <w:t>, ICF, Oxford English Dictionary, and LONIC</w:t>
      </w:r>
      <w:r w:rsidRPr="00D858F6">
        <w:rPr>
          <w:szCs w:val="21"/>
        </w:rPr>
        <w:t xml:space="preserve"> </w:t>
      </w:r>
      <w:r w:rsidR="00460D4E" w:rsidRPr="00D858F6">
        <w:rPr>
          <w:szCs w:val="21"/>
        </w:rPr>
        <w:t xml:space="preserve">using key words such as “question”, “questions”, “clinical question(s)” and “differential diagnosis”, </w:t>
      </w:r>
      <w:r w:rsidRPr="00D858F6">
        <w:rPr>
          <w:szCs w:val="21"/>
        </w:rPr>
        <w:t xml:space="preserve">but cannot find </w:t>
      </w:r>
      <w:r w:rsidR="00C516AD" w:rsidRPr="00D858F6">
        <w:rPr>
          <w:szCs w:val="21"/>
        </w:rPr>
        <w:t xml:space="preserve">any exact definition about this this word. HL7 proposed a description of elements should be asked in a question that is slightly helpful for defining this word in this context, but it is not a proper definition. The “identifying and analyzing” piece from ICF-browser, which talks about “solving problems” is slightly helpful, but it is also not a proper definition in this content. </w:t>
      </w:r>
      <w:r w:rsidR="00084710" w:rsidRPr="00D858F6">
        <w:rPr>
          <w:szCs w:val="21"/>
        </w:rPr>
        <w:t xml:space="preserve">Based on my content, questions are entered by clinicians in order to infer more detailed symptoms or to respond corresponding advices and services. Therefore, this definition is finally chosen by combining pieces from different sources and considering the usage in my content. </w:t>
      </w:r>
    </w:p>
    <w:p w14:paraId="3603EE52" w14:textId="7008DC6F" w:rsidR="004020EF" w:rsidRPr="00D858F6" w:rsidRDefault="00C516AD" w:rsidP="00AB719D">
      <w:pPr>
        <w:jc w:val="center"/>
        <w:rPr>
          <w:szCs w:val="21"/>
        </w:rPr>
      </w:pPr>
      <w:r w:rsidRPr="00D858F6">
        <w:rPr>
          <w:noProof/>
          <w:szCs w:val="21"/>
        </w:rPr>
        <w:drawing>
          <wp:inline distT="0" distB="0" distL="0" distR="0" wp14:anchorId="1EFD71FB" wp14:editId="0C2EAA17">
            <wp:extent cx="3776423" cy="1214967"/>
            <wp:effectExtent l="0" t="0" r="0" b="4445"/>
            <wp:docPr id="16" name="图片 16" descr="C:\Users\SamY\AppData\Local\Temp\153671377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SamY\AppData\Local\Temp\1536713774(1).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20991" cy="1229306"/>
                    </a:xfrm>
                    <a:prstGeom prst="rect">
                      <a:avLst/>
                    </a:prstGeom>
                    <a:noFill/>
                    <a:ln>
                      <a:noFill/>
                    </a:ln>
                  </pic:spPr>
                </pic:pic>
              </a:graphicData>
            </a:graphic>
          </wp:inline>
        </w:drawing>
      </w:r>
      <w:r w:rsidR="004020EF" w:rsidRPr="00D858F6">
        <w:rPr>
          <w:noProof/>
          <w:szCs w:val="21"/>
        </w:rPr>
        <w:drawing>
          <wp:inline distT="0" distB="0" distL="0" distR="0" wp14:anchorId="6BCEB6FC" wp14:editId="1FBFA959">
            <wp:extent cx="4906433" cy="1104922"/>
            <wp:effectExtent l="0" t="0" r="8890" b="0"/>
            <wp:docPr id="17" name="图片 17" descr="C:\Users\SamY\AppData\Local\Temp\153671391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Y\AppData\Local\Temp\1536713913(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15254" cy="1106908"/>
                    </a:xfrm>
                    <a:prstGeom prst="rect">
                      <a:avLst/>
                    </a:prstGeom>
                    <a:noFill/>
                    <a:ln>
                      <a:noFill/>
                    </a:ln>
                  </pic:spPr>
                </pic:pic>
              </a:graphicData>
            </a:graphic>
          </wp:inline>
        </w:drawing>
      </w:r>
    </w:p>
    <w:p w14:paraId="58046616" w14:textId="6708796E" w:rsidR="00E46FDA" w:rsidRPr="00D858F6" w:rsidRDefault="00A674FD" w:rsidP="00E46FDA">
      <w:pPr>
        <w:pStyle w:val="3"/>
        <w:rPr>
          <w:b w:val="0"/>
          <w:sz w:val="24"/>
          <w:szCs w:val="24"/>
        </w:rPr>
      </w:pPr>
      <w:bookmarkStart w:id="29" w:name="_Toc531292951"/>
      <w:r w:rsidRPr="00D858F6">
        <w:rPr>
          <w:b w:val="0"/>
          <w:sz w:val="24"/>
          <w:szCs w:val="24"/>
        </w:rPr>
        <w:t>Collection of data</w:t>
      </w:r>
      <w:bookmarkEnd w:id="29"/>
    </w:p>
    <w:p w14:paraId="1D4D1DBD" w14:textId="14673FB9" w:rsidR="00AA2AB4" w:rsidRPr="00D858F6" w:rsidRDefault="00897119" w:rsidP="00AB719D">
      <w:pPr>
        <w:ind w:firstLine="420"/>
        <w:rPr>
          <w:szCs w:val="21"/>
        </w:rPr>
      </w:pPr>
      <w:r w:rsidRPr="00D858F6">
        <w:rPr>
          <w:szCs w:val="21"/>
        </w:rPr>
        <w:t>I have searched METeOR, HL7, ICD-11, openEHR, SONMED-CD and ICF, by using key words such as “question”, “questions”, “questionnaire”, and “surveys”, and unfortunately, none of the data fits my purpose in my context. No standard found out that is related to ask what questions by what symptoms reflected, it is really professional clinical knowledge</w:t>
      </w:r>
      <w:r w:rsidR="008E6D2C" w:rsidRPr="00D858F6">
        <w:rPr>
          <w:szCs w:val="21"/>
        </w:rPr>
        <w:t xml:space="preserve"> from various sources of clinical guidelines and clinical textbooks</w:t>
      </w:r>
      <w:r w:rsidRPr="00D858F6">
        <w:rPr>
          <w:szCs w:val="21"/>
        </w:rPr>
        <w:t xml:space="preserve">. Therefore, I decided that in terms of this application, question data have to be manually collected and entered by </w:t>
      </w:r>
      <w:r w:rsidR="00650DD2" w:rsidRPr="00D858F6">
        <w:rPr>
          <w:szCs w:val="21"/>
        </w:rPr>
        <w:t>clinicians</w:t>
      </w:r>
      <w:r w:rsidRPr="00D858F6">
        <w:rPr>
          <w:szCs w:val="21"/>
        </w:rPr>
        <w:t xml:space="preserve">. </w:t>
      </w:r>
      <w:r w:rsidR="00AA2AB4" w:rsidRPr="00D858F6">
        <w:rPr>
          <w:szCs w:val="21"/>
        </w:rPr>
        <w:t xml:space="preserve">The questions should be </w:t>
      </w:r>
      <w:r w:rsidR="00AA2AB4" w:rsidRPr="00D858F6">
        <w:rPr>
          <w:szCs w:val="21"/>
        </w:rPr>
        <w:lastRenderedPageBreak/>
        <w:t xml:space="preserve">organized in ways such that they are able to be understood by non-medical people, and those questions should be short. No repetitive questions related to patient inputs should be asked. For example, if the patient is already detected as symptom “asthma”, then the question “Are you having an asthma” should obviously not be asked. </w:t>
      </w:r>
    </w:p>
    <w:p w14:paraId="05635016" w14:textId="482F6034" w:rsidR="00A674FD" w:rsidRPr="00D858F6" w:rsidRDefault="00A674FD" w:rsidP="00E46FDA">
      <w:pPr>
        <w:pStyle w:val="3"/>
        <w:rPr>
          <w:b w:val="0"/>
          <w:sz w:val="24"/>
          <w:szCs w:val="24"/>
        </w:rPr>
      </w:pPr>
      <w:bookmarkStart w:id="30" w:name="_Toc531292952"/>
      <w:r w:rsidRPr="00D858F6">
        <w:rPr>
          <w:b w:val="0"/>
          <w:sz w:val="24"/>
          <w:szCs w:val="24"/>
        </w:rPr>
        <w:t>Use of data</w:t>
      </w:r>
      <w:bookmarkEnd w:id="30"/>
    </w:p>
    <w:p w14:paraId="4AD9FD96" w14:textId="41A90E1C" w:rsidR="00E46FDA" w:rsidRPr="00D858F6" w:rsidRDefault="00090D63" w:rsidP="009C1404">
      <w:pPr>
        <w:pStyle w:val="4"/>
        <w:numPr>
          <w:ilvl w:val="0"/>
          <w:numId w:val="12"/>
        </w:numPr>
        <w:rPr>
          <w:rFonts w:ascii="Times New Roman" w:hAnsi="Times New Roman" w:cs="Times New Roman"/>
          <w:sz w:val="21"/>
          <w:szCs w:val="21"/>
        </w:rPr>
      </w:pPr>
      <w:r w:rsidRPr="00D858F6">
        <w:rPr>
          <w:rFonts w:ascii="Times New Roman" w:hAnsi="Times New Roman" w:cs="Times New Roman"/>
          <w:sz w:val="21"/>
          <w:szCs w:val="21"/>
        </w:rPr>
        <w:t>Correct use of this data</w:t>
      </w:r>
    </w:p>
    <w:p w14:paraId="4E04019B" w14:textId="3BCD3794" w:rsidR="00A674FD" w:rsidRPr="00D858F6" w:rsidRDefault="00B92CF7" w:rsidP="00E82BF1">
      <w:pPr>
        <w:ind w:firstLine="420"/>
        <w:rPr>
          <w:szCs w:val="21"/>
        </w:rPr>
      </w:pPr>
      <w:r w:rsidRPr="00D858F6">
        <w:rPr>
          <w:szCs w:val="21"/>
        </w:rPr>
        <w:t>Data collected in this scenario can only be used</w:t>
      </w:r>
      <w:r w:rsidR="004D08C7" w:rsidRPr="00D858F6">
        <w:rPr>
          <w:szCs w:val="21"/>
        </w:rPr>
        <w:t xml:space="preserve"> when user input symptoms are not detailed enough to put forward actions and find types of services proper</w:t>
      </w:r>
      <w:r w:rsidRPr="00D858F6">
        <w:rPr>
          <w:szCs w:val="21"/>
        </w:rPr>
        <w:t xml:space="preserve">, to decide </w:t>
      </w:r>
      <w:r w:rsidR="004D08C7" w:rsidRPr="00D858F6">
        <w:rPr>
          <w:szCs w:val="21"/>
        </w:rPr>
        <w:t>a more detailed symptom associated with proper actions and services</w:t>
      </w:r>
      <w:r w:rsidRPr="00D858F6">
        <w:rPr>
          <w:szCs w:val="21"/>
        </w:rPr>
        <w:t xml:space="preserve">. Any other use of this data is deemed as misuse. </w:t>
      </w:r>
    </w:p>
    <w:p w14:paraId="2B2450E6" w14:textId="662DF797" w:rsidR="00E46FDA" w:rsidRPr="00D858F6" w:rsidRDefault="00090D63" w:rsidP="009C1404">
      <w:pPr>
        <w:pStyle w:val="4"/>
        <w:numPr>
          <w:ilvl w:val="0"/>
          <w:numId w:val="12"/>
        </w:numPr>
        <w:rPr>
          <w:rFonts w:ascii="Times New Roman" w:hAnsi="Times New Roman" w:cs="Times New Roman"/>
          <w:sz w:val="21"/>
          <w:szCs w:val="21"/>
        </w:rPr>
      </w:pPr>
      <w:r w:rsidRPr="00D858F6">
        <w:rPr>
          <w:rFonts w:ascii="Times New Roman" w:hAnsi="Times New Roman" w:cs="Times New Roman"/>
          <w:sz w:val="21"/>
          <w:szCs w:val="21"/>
        </w:rPr>
        <w:t>Misuse of this data</w:t>
      </w:r>
    </w:p>
    <w:p w14:paraId="0ABE7832" w14:textId="27E22EA6" w:rsidR="00A674FD" w:rsidRPr="00D858F6" w:rsidRDefault="009029AB" w:rsidP="00E82BF1">
      <w:pPr>
        <w:ind w:firstLine="420"/>
        <w:rPr>
          <w:szCs w:val="21"/>
        </w:rPr>
      </w:pPr>
      <w:r w:rsidRPr="00D858F6">
        <w:rPr>
          <w:szCs w:val="21"/>
        </w:rPr>
        <w:t xml:space="preserve">Any other uses of this piece of data other than specified in “correct use” are regarded as misuse. For instances, this data is NOT used for asking further questions in the chronic disease management life cycle. NOR could it be used for gathering detailed conditions of a patient (e.g. types of </w:t>
      </w:r>
      <w:r w:rsidR="00B00F5B" w:rsidRPr="00D858F6">
        <w:rPr>
          <w:szCs w:val="21"/>
        </w:rPr>
        <w:t xml:space="preserve">microbes that cause </w:t>
      </w:r>
      <w:r w:rsidRPr="00D858F6">
        <w:rPr>
          <w:szCs w:val="21"/>
        </w:rPr>
        <w:t>inflection)</w:t>
      </w:r>
    </w:p>
    <w:p w14:paraId="7027503C" w14:textId="3CBA5E50" w:rsidR="009B7837" w:rsidRPr="00D858F6" w:rsidRDefault="00A674FD" w:rsidP="007A6EAC">
      <w:pPr>
        <w:pStyle w:val="3"/>
        <w:rPr>
          <w:b w:val="0"/>
          <w:color w:val="000000" w:themeColor="text1"/>
          <w:sz w:val="24"/>
          <w:szCs w:val="24"/>
        </w:rPr>
      </w:pPr>
      <w:bookmarkStart w:id="31" w:name="_Toc531292953"/>
      <w:r w:rsidRPr="00D858F6">
        <w:rPr>
          <w:b w:val="0"/>
          <w:color w:val="000000" w:themeColor="text1"/>
          <w:sz w:val="24"/>
          <w:szCs w:val="24"/>
        </w:rPr>
        <w:t>Value sets</w:t>
      </w:r>
      <w:bookmarkEnd w:id="31"/>
    </w:p>
    <w:p w14:paraId="5D0A9A36" w14:textId="2040C737" w:rsidR="004D08C7" w:rsidRPr="00D858F6" w:rsidRDefault="004D08C7" w:rsidP="00E82BF1">
      <w:pPr>
        <w:ind w:firstLine="420"/>
        <w:rPr>
          <w:szCs w:val="21"/>
        </w:rPr>
      </w:pPr>
      <w:r w:rsidRPr="00D858F6">
        <w:rPr>
          <w:color w:val="000000" w:themeColor="text1"/>
          <w:szCs w:val="21"/>
        </w:rPr>
        <w:t xml:space="preserve">In this scenario, the value sets need to be manually made up. The format of the value set is similar to what is shown in table 1-8-2. During the development phase, enough time (e.g.3 months) should be given for </w:t>
      </w:r>
      <w:r w:rsidR="00650DD2" w:rsidRPr="00D858F6">
        <w:rPr>
          <w:color w:val="000000" w:themeColor="text1"/>
          <w:szCs w:val="21"/>
        </w:rPr>
        <w:t>clinicians</w:t>
      </w:r>
      <w:r w:rsidRPr="00D858F6">
        <w:rPr>
          <w:color w:val="000000" w:themeColor="text1"/>
          <w:szCs w:val="21"/>
        </w:rPr>
        <w:t xml:space="preserve"> to enter those data. </w:t>
      </w:r>
    </w:p>
    <w:p w14:paraId="792D9905" w14:textId="171CE4ED" w:rsidR="009B7837" w:rsidRPr="00D858F6" w:rsidRDefault="00A674FD" w:rsidP="009B7837">
      <w:pPr>
        <w:pStyle w:val="3"/>
        <w:rPr>
          <w:b w:val="0"/>
          <w:sz w:val="24"/>
          <w:szCs w:val="24"/>
        </w:rPr>
      </w:pPr>
      <w:bookmarkStart w:id="32" w:name="_Toc531292954"/>
      <w:r w:rsidRPr="00D858F6">
        <w:rPr>
          <w:b w:val="0"/>
          <w:sz w:val="24"/>
          <w:szCs w:val="24"/>
        </w:rPr>
        <w:t>Identified issues</w:t>
      </w:r>
      <w:bookmarkEnd w:id="32"/>
    </w:p>
    <w:p w14:paraId="353B8BFF" w14:textId="2F3E0409" w:rsidR="00A674FD" w:rsidRDefault="009D1206" w:rsidP="00E82BF1">
      <w:pPr>
        <w:ind w:firstLine="420"/>
        <w:rPr>
          <w:szCs w:val="21"/>
        </w:rPr>
      </w:pPr>
      <w:r w:rsidRPr="00D858F6">
        <w:rPr>
          <w:szCs w:val="21"/>
        </w:rPr>
        <w:t xml:space="preserve">The issue for collecting data for this data element is obvious. Tremendous amount of work should be done by </w:t>
      </w:r>
      <w:r w:rsidR="00650DD2" w:rsidRPr="00D858F6">
        <w:rPr>
          <w:szCs w:val="21"/>
        </w:rPr>
        <w:t>clinicians</w:t>
      </w:r>
      <w:r w:rsidRPr="00D858F6">
        <w:rPr>
          <w:szCs w:val="21"/>
        </w:rPr>
        <w:t xml:space="preserve"> to enter data based on their professional knowledge. Medical guidelines and textbooks might need to be checked to ensure quality of data being entered. </w:t>
      </w:r>
    </w:p>
    <w:p w14:paraId="45ACF58D" w14:textId="39FC005C" w:rsidR="00130A6A" w:rsidRPr="00D858F6" w:rsidRDefault="00130A6A" w:rsidP="00E82BF1">
      <w:pPr>
        <w:ind w:firstLine="420"/>
        <w:rPr>
          <w:szCs w:val="21"/>
        </w:rPr>
      </w:pPr>
      <w:r>
        <w:rPr>
          <w:szCs w:val="21"/>
        </w:rPr>
        <w:t xml:space="preserve">Also, a simple error made during the entering of data could lead to a fatal error to the advice given to patients (as proposed by Dr. Francis Martin). Therefore, after each round of data entering, clinicians should take time to check and to ensure the entered data elements are correct. </w:t>
      </w:r>
    </w:p>
    <w:p w14:paraId="17CE1770" w14:textId="10CAFB9E" w:rsidR="00CF1B0A" w:rsidRPr="00D858F6" w:rsidRDefault="00CF1B0A" w:rsidP="002176BB">
      <w:pPr>
        <w:pStyle w:val="2"/>
        <w:rPr>
          <w:rFonts w:ascii="Times New Roman" w:hAnsi="Times New Roman" w:cs="Times New Roman"/>
          <w:b w:val="0"/>
          <w:color w:val="000000" w:themeColor="text1"/>
          <w:sz w:val="24"/>
          <w:szCs w:val="24"/>
        </w:rPr>
      </w:pPr>
      <w:bookmarkStart w:id="33" w:name="_Toc531292955"/>
      <w:r w:rsidRPr="00D858F6">
        <w:rPr>
          <w:rFonts w:ascii="Times New Roman" w:hAnsi="Times New Roman" w:cs="Times New Roman"/>
          <w:color w:val="000000" w:themeColor="text1"/>
          <w:sz w:val="24"/>
          <w:szCs w:val="24"/>
        </w:rPr>
        <w:t>Data element 4:</w:t>
      </w:r>
      <w:r w:rsidR="0095621E">
        <w:rPr>
          <w:rFonts w:ascii="Times New Roman" w:hAnsi="Times New Roman" w:cs="Times New Roman"/>
          <w:color w:val="000000" w:themeColor="text1"/>
          <w:sz w:val="24"/>
          <w:szCs w:val="24"/>
        </w:rPr>
        <w:t xml:space="preserve"> Precise</w:t>
      </w:r>
      <w:r w:rsidRPr="00D858F6">
        <w:rPr>
          <w:rFonts w:ascii="Times New Roman" w:hAnsi="Times New Roman" w:cs="Times New Roman"/>
          <w:color w:val="000000" w:themeColor="text1"/>
          <w:sz w:val="24"/>
          <w:szCs w:val="24"/>
        </w:rPr>
        <w:t xml:space="preserve"> </w:t>
      </w:r>
      <w:r w:rsidR="00B659D1">
        <w:rPr>
          <w:rFonts w:ascii="Times New Roman" w:hAnsi="Times New Roman" w:cs="Times New Roman"/>
          <w:color w:val="000000" w:themeColor="text1"/>
          <w:sz w:val="24"/>
          <w:szCs w:val="24"/>
        </w:rPr>
        <w:t>S</w:t>
      </w:r>
      <w:r w:rsidR="00867509" w:rsidRPr="00D858F6">
        <w:rPr>
          <w:rFonts w:ascii="Times New Roman" w:hAnsi="Times New Roman" w:cs="Times New Roman"/>
          <w:color w:val="000000" w:themeColor="text1"/>
          <w:sz w:val="24"/>
          <w:szCs w:val="24"/>
        </w:rPr>
        <w:t>ymptom</w:t>
      </w:r>
      <w:bookmarkEnd w:id="33"/>
    </w:p>
    <w:p w14:paraId="7EB88A6A" w14:textId="46B0C4E6" w:rsidR="00E82BF1" w:rsidRPr="00D858F6" w:rsidRDefault="00045BFA" w:rsidP="00953B18">
      <w:pPr>
        <w:pStyle w:val="3"/>
        <w:rPr>
          <w:b w:val="0"/>
          <w:color w:val="000000" w:themeColor="text1"/>
          <w:sz w:val="24"/>
          <w:szCs w:val="24"/>
        </w:rPr>
      </w:pPr>
      <w:bookmarkStart w:id="34" w:name="_Toc531292956"/>
      <w:r w:rsidRPr="00D858F6">
        <w:rPr>
          <w:b w:val="0"/>
          <w:color w:val="000000" w:themeColor="text1"/>
          <w:sz w:val="24"/>
          <w:szCs w:val="24"/>
        </w:rPr>
        <w:t>Definition</w:t>
      </w:r>
      <w:bookmarkEnd w:id="34"/>
    </w:p>
    <w:p w14:paraId="1CB4E936" w14:textId="3D4F06DC" w:rsidR="006977AF" w:rsidRPr="00D858F6" w:rsidRDefault="00B659D1" w:rsidP="00AB785D">
      <w:pPr>
        <w:ind w:firstLine="420"/>
        <w:rPr>
          <w:color w:val="000000" w:themeColor="text1"/>
          <w:szCs w:val="21"/>
        </w:rPr>
      </w:pPr>
      <w:r>
        <w:rPr>
          <w:color w:val="000000" w:themeColor="text1"/>
          <w:szCs w:val="21"/>
        </w:rPr>
        <w:t>A</w:t>
      </w:r>
      <w:r w:rsidR="006977AF" w:rsidRPr="00D858F6">
        <w:rPr>
          <w:color w:val="000000" w:themeColor="text1"/>
          <w:szCs w:val="21"/>
        </w:rPr>
        <w:t xml:space="preserve"> “physical or mental feature being regarded as indicating a condition of disease” that is decided by the answers to </w:t>
      </w:r>
      <w:r w:rsidR="00DE4152">
        <w:rPr>
          <w:color w:val="000000" w:themeColor="text1"/>
          <w:szCs w:val="21"/>
        </w:rPr>
        <w:t>a series</w:t>
      </w:r>
      <w:r w:rsidR="006977AF" w:rsidRPr="00D858F6">
        <w:rPr>
          <w:color w:val="000000" w:themeColor="text1"/>
          <w:szCs w:val="21"/>
        </w:rPr>
        <w:t xml:space="preserve"> questions</w:t>
      </w:r>
      <w:r w:rsidR="0095621E">
        <w:rPr>
          <w:color w:val="000000" w:themeColor="text1"/>
          <w:szCs w:val="21"/>
        </w:rPr>
        <w:t xml:space="preserve"> having more details than the general symptoms</w:t>
      </w:r>
      <w:r w:rsidR="006977AF" w:rsidRPr="00D858F6">
        <w:rPr>
          <w:color w:val="000000" w:themeColor="text1"/>
          <w:szCs w:val="21"/>
        </w:rPr>
        <w:t>.</w:t>
      </w:r>
    </w:p>
    <w:p w14:paraId="3F9677F8" w14:textId="77777777" w:rsidR="00484A8B" w:rsidRPr="00D858F6" w:rsidRDefault="00484A8B" w:rsidP="00484A8B">
      <w:pPr>
        <w:pStyle w:val="3"/>
        <w:rPr>
          <w:b w:val="0"/>
          <w:sz w:val="24"/>
          <w:szCs w:val="24"/>
        </w:rPr>
      </w:pPr>
      <w:bookmarkStart w:id="35" w:name="_Toc531292957"/>
      <w:r w:rsidRPr="00D858F6">
        <w:rPr>
          <w:b w:val="0"/>
          <w:sz w:val="24"/>
          <w:szCs w:val="24"/>
        </w:rPr>
        <w:lastRenderedPageBreak/>
        <w:t xml:space="preserve">Why </w:t>
      </w:r>
      <w:r>
        <w:rPr>
          <w:b w:val="0"/>
          <w:sz w:val="24"/>
          <w:szCs w:val="24"/>
        </w:rPr>
        <w:t>this definition was chosen</w:t>
      </w:r>
      <w:bookmarkEnd w:id="35"/>
    </w:p>
    <w:p w14:paraId="27C06464" w14:textId="75CAB67B" w:rsidR="0031750A" w:rsidRPr="00D858F6" w:rsidRDefault="0031750A" w:rsidP="00AB785D">
      <w:pPr>
        <w:ind w:firstLine="420"/>
        <w:rPr>
          <w:color w:val="000000" w:themeColor="text1"/>
          <w:szCs w:val="21"/>
        </w:rPr>
      </w:pPr>
      <w:r w:rsidRPr="00D858F6">
        <w:rPr>
          <w:color w:val="000000" w:themeColor="text1"/>
          <w:szCs w:val="21"/>
        </w:rPr>
        <w:t xml:space="preserve">This element is the updated symptom, which belongs to the question entity, after patients already come up with symptom(s) but is / are still not sufficient to give them advices and referred services. Therefore, in terms of this definition, components of “symptoms” have to be thought about, but it is one step further in the context of this system from original “symptoms” chosen by users, and it should be displayed as a SNOMED-CT symptom code to fit the model design. </w:t>
      </w:r>
      <w:r w:rsidR="00DE4152">
        <w:rPr>
          <w:color w:val="000000" w:themeColor="text1"/>
          <w:szCs w:val="21"/>
        </w:rPr>
        <w:t>And the definition is changed from last submission according to Dr. Francis Martin’s suggestion that it is actually “a series of questions”.</w:t>
      </w:r>
    </w:p>
    <w:p w14:paraId="71EFC0BD" w14:textId="2982C7D8" w:rsidR="00E82BF1" w:rsidRPr="00D858F6" w:rsidRDefault="00045BFA" w:rsidP="00953B18">
      <w:pPr>
        <w:pStyle w:val="3"/>
        <w:rPr>
          <w:b w:val="0"/>
          <w:color w:val="000000" w:themeColor="text1"/>
          <w:sz w:val="24"/>
          <w:szCs w:val="24"/>
        </w:rPr>
      </w:pPr>
      <w:bookmarkStart w:id="36" w:name="_Toc531292958"/>
      <w:r w:rsidRPr="00D858F6">
        <w:rPr>
          <w:b w:val="0"/>
          <w:color w:val="000000" w:themeColor="text1"/>
          <w:sz w:val="24"/>
          <w:szCs w:val="24"/>
        </w:rPr>
        <w:t>Collection of data</w:t>
      </w:r>
      <w:bookmarkEnd w:id="36"/>
    </w:p>
    <w:p w14:paraId="5FE9E751" w14:textId="62F9B79E" w:rsidR="006977AF" w:rsidRPr="00D858F6" w:rsidRDefault="004A44E4" w:rsidP="00AB785D">
      <w:pPr>
        <w:ind w:firstLine="420"/>
        <w:rPr>
          <w:color w:val="000000" w:themeColor="text1"/>
          <w:szCs w:val="21"/>
        </w:rPr>
      </w:pPr>
      <w:r w:rsidRPr="00D858F6">
        <w:rPr>
          <w:color w:val="000000" w:themeColor="text1"/>
          <w:szCs w:val="21"/>
        </w:rPr>
        <w:t xml:space="preserve">This data elements includes the codes of all the symptom sets of SNOMED-CT, </w:t>
      </w:r>
      <w:r w:rsidR="006977AF" w:rsidRPr="00D858F6">
        <w:rPr>
          <w:color w:val="000000" w:themeColor="text1"/>
          <w:szCs w:val="21"/>
        </w:rPr>
        <w:t xml:space="preserve">plus other identified situations that SNOMED-CT does not include (e.g. negation of situations, such as asthma without an inhaler). </w:t>
      </w:r>
      <w:r w:rsidR="0000224E">
        <w:rPr>
          <w:color w:val="000000" w:themeColor="text1"/>
          <w:szCs w:val="21"/>
        </w:rPr>
        <w:t>Hence,</w:t>
      </w:r>
      <w:r w:rsidR="006977AF" w:rsidRPr="00D858F6">
        <w:rPr>
          <w:color w:val="000000" w:themeColor="text1"/>
          <w:szCs w:val="21"/>
        </w:rPr>
        <w:t xml:space="preserve"> clinicians who are familiar with SNOMED-CT codes should help to fill the forms, and leave those codes they cannot find as blank and the system will be able to assign unique identifiers to those symptoms whose IDs cannot be found in SNOMED-CT. </w:t>
      </w:r>
    </w:p>
    <w:p w14:paraId="1BA04BEE" w14:textId="618E38B2" w:rsidR="004A44E4" w:rsidRPr="00D858F6" w:rsidRDefault="004A44E4" w:rsidP="00953B18">
      <w:pPr>
        <w:pStyle w:val="3"/>
        <w:rPr>
          <w:b w:val="0"/>
          <w:color w:val="000000" w:themeColor="text1"/>
          <w:sz w:val="24"/>
          <w:szCs w:val="24"/>
        </w:rPr>
      </w:pPr>
      <w:bookmarkStart w:id="37" w:name="_Toc531292959"/>
      <w:r w:rsidRPr="00D858F6">
        <w:rPr>
          <w:b w:val="0"/>
          <w:color w:val="000000" w:themeColor="text1"/>
          <w:sz w:val="24"/>
          <w:szCs w:val="24"/>
        </w:rPr>
        <w:t>Use of data</w:t>
      </w:r>
      <w:bookmarkEnd w:id="37"/>
    </w:p>
    <w:p w14:paraId="66C93A55" w14:textId="349C7C10" w:rsidR="00953B18" w:rsidRPr="00D858F6" w:rsidRDefault="00090D63" w:rsidP="009C1404">
      <w:pPr>
        <w:pStyle w:val="4"/>
        <w:numPr>
          <w:ilvl w:val="0"/>
          <w:numId w:val="13"/>
        </w:numPr>
        <w:rPr>
          <w:rFonts w:ascii="Times New Roman" w:hAnsi="Times New Roman" w:cs="Times New Roman"/>
          <w:color w:val="000000" w:themeColor="text1"/>
          <w:sz w:val="21"/>
          <w:szCs w:val="21"/>
        </w:rPr>
      </w:pPr>
      <w:r w:rsidRPr="00D858F6">
        <w:rPr>
          <w:rFonts w:ascii="Times New Roman" w:hAnsi="Times New Roman" w:cs="Times New Roman"/>
          <w:color w:val="000000" w:themeColor="text1"/>
          <w:sz w:val="21"/>
          <w:szCs w:val="21"/>
        </w:rPr>
        <w:t>Correct use of this data</w:t>
      </w:r>
    </w:p>
    <w:p w14:paraId="74E50428" w14:textId="443956F1" w:rsidR="00045BFA" w:rsidRPr="00D858F6" w:rsidRDefault="00B00F5B" w:rsidP="00953B18">
      <w:pPr>
        <w:ind w:firstLine="420"/>
        <w:rPr>
          <w:color w:val="000000" w:themeColor="text1"/>
          <w:szCs w:val="21"/>
        </w:rPr>
      </w:pPr>
      <w:r w:rsidRPr="00D858F6">
        <w:rPr>
          <w:color w:val="000000" w:themeColor="text1"/>
          <w:szCs w:val="21"/>
        </w:rPr>
        <w:t xml:space="preserve">This data is only </w:t>
      </w:r>
      <w:r w:rsidR="00917C4C" w:rsidRPr="00D858F6">
        <w:rPr>
          <w:color w:val="000000" w:themeColor="text1"/>
          <w:szCs w:val="21"/>
        </w:rPr>
        <w:t>used in the context of this system, under the conditions that an original symptom or list of original symptoms are already entered by user, and more detailed symptoms are needed to make suggestions on advices and services.</w:t>
      </w:r>
      <w:r w:rsidR="006977AF" w:rsidRPr="00D858F6">
        <w:rPr>
          <w:color w:val="000000" w:themeColor="text1"/>
          <w:szCs w:val="21"/>
        </w:rPr>
        <w:t xml:space="preserve"> It is associated with the rule management of the system, and is only related to the original symptom(s) entered by users or detected through a series of questions. </w:t>
      </w:r>
      <w:r w:rsidR="00917C4C" w:rsidRPr="00D858F6">
        <w:rPr>
          <w:color w:val="000000" w:themeColor="text1"/>
          <w:szCs w:val="21"/>
        </w:rPr>
        <w:t xml:space="preserve"> </w:t>
      </w:r>
    </w:p>
    <w:p w14:paraId="4DFD992C" w14:textId="459F0E9A" w:rsidR="00953B18" w:rsidRPr="00D858F6" w:rsidRDefault="00090D63" w:rsidP="009C1404">
      <w:pPr>
        <w:pStyle w:val="4"/>
        <w:numPr>
          <w:ilvl w:val="0"/>
          <w:numId w:val="13"/>
        </w:numPr>
        <w:rPr>
          <w:rFonts w:ascii="Times New Roman" w:hAnsi="Times New Roman" w:cs="Times New Roman"/>
          <w:color w:val="000000" w:themeColor="text1"/>
          <w:sz w:val="21"/>
          <w:szCs w:val="21"/>
        </w:rPr>
      </w:pPr>
      <w:r w:rsidRPr="00D858F6">
        <w:rPr>
          <w:rFonts w:ascii="Times New Roman" w:hAnsi="Times New Roman" w:cs="Times New Roman"/>
          <w:color w:val="000000" w:themeColor="text1"/>
          <w:sz w:val="21"/>
          <w:szCs w:val="21"/>
        </w:rPr>
        <w:t>Misuse of this data</w:t>
      </w:r>
    </w:p>
    <w:p w14:paraId="10DD780F" w14:textId="50CFC677" w:rsidR="00045BFA" w:rsidRPr="00D858F6" w:rsidRDefault="00B00F5B" w:rsidP="00953B18">
      <w:pPr>
        <w:ind w:firstLine="420"/>
        <w:rPr>
          <w:color w:val="000000" w:themeColor="text1"/>
          <w:szCs w:val="21"/>
        </w:rPr>
      </w:pPr>
      <w:r w:rsidRPr="00D858F6">
        <w:rPr>
          <w:color w:val="000000" w:themeColor="text1"/>
          <w:szCs w:val="21"/>
        </w:rPr>
        <w:t>Any other uses except the specified correct use are misuses. For example, thi</w:t>
      </w:r>
      <w:r w:rsidR="006570F7" w:rsidRPr="00D858F6">
        <w:rPr>
          <w:color w:val="000000" w:themeColor="text1"/>
          <w:szCs w:val="21"/>
        </w:rPr>
        <w:t>s data is NOT used for pharmacy purposes</w:t>
      </w:r>
      <w:r w:rsidR="00917C4C" w:rsidRPr="00D858F6">
        <w:rPr>
          <w:color w:val="000000" w:themeColor="text1"/>
          <w:szCs w:val="21"/>
        </w:rPr>
        <w:t xml:space="preserve"> to link symptoms to medications</w:t>
      </w:r>
      <w:r w:rsidR="006570F7" w:rsidRPr="00D858F6">
        <w:rPr>
          <w:color w:val="000000" w:themeColor="text1"/>
          <w:szCs w:val="21"/>
        </w:rPr>
        <w:t xml:space="preserve">. It can NOT be used as the disease / disorder formally recorded in patients’ EHR or EMR. NOR can it be used for administrative or billing purposes. </w:t>
      </w:r>
    </w:p>
    <w:p w14:paraId="730BA7B0" w14:textId="3D0FAF91" w:rsidR="00953B18" w:rsidRPr="00D858F6" w:rsidRDefault="00045BFA" w:rsidP="00953B18">
      <w:pPr>
        <w:pStyle w:val="3"/>
        <w:rPr>
          <w:b w:val="0"/>
          <w:color w:val="000000" w:themeColor="text1"/>
          <w:sz w:val="24"/>
          <w:szCs w:val="24"/>
        </w:rPr>
      </w:pPr>
      <w:bookmarkStart w:id="38" w:name="_Toc531292960"/>
      <w:r w:rsidRPr="00D858F6">
        <w:rPr>
          <w:b w:val="0"/>
          <w:color w:val="000000" w:themeColor="text1"/>
          <w:sz w:val="24"/>
          <w:szCs w:val="24"/>
        </w:rPr>
        <w:t>Value sets</w:t>
      </w:r>
      <w:bookmarkEnd w:id="38"/>
    </w:p>
    <w:p w14:paraId="5E2C2759" w14:textId="14EA13F0" w:rsidR="00917C4C" w:rsidRPr="00D858F6" w:rsidRDefault="00917C4C" w:rsidP="00953B18">
      <w:pPr>
        <w:ind w:firstLine="420"/>
        <w:rPr>
          <w:color w:val="000000" w:themeColor="text1"/>
          <w:szCs w:val="21"/>
        </w:rPr>
      </w:pPr>
      <w:r w:rsidRPr="00D858F6">
        <w:rPr>
          <w:color w:val="000000" w:themeColor="text1"/>
          <w:szCs w:val="21"/>
        </w:rPr>
        <w:t xml:space="preserve">The value sets contains 2 parts, one is all the symptoms of the “code” column at URL: </w:t>
      </w:r>
      <w:hyperlink r:id="rId27" w:history="1">
        <w:r w:rsidRPr="00D858F6">
          <w:rPr>
            <w:rStyle w:val="af0"/>
            <w:color w:val="000000" w:themeColor="text1"/>
            <w:szCs w:val="21"/>
          </w:rPr>
          <w:t>https://www.hl7.org/fhir/valueset-manifestation-or-symptom.html</w:t>
        </w:r>
      </w:hyperlink>
      <w:r w:rsidRPr="00D858F6">
        <w:rPr>
          <w:color w:val="000000" w:themeColor="text1"/>
          <w:szCs w:val="21"/>
        </w:rPr>
        <w:t xml:space="preserve"> </w:t>
      </w:r>
      <w:r w:rsidRPr="00D858F6">
        <w:rPr>
          <w:rStyle w:val="af0"/>
          <w:color w:val="000000" w:themeColor="text1"/>
          <w:szCs w:val="21"/>
          <w:u w:val="none"/>
        </w:rPr>
        <w:t xml:space="preserve">for the coding of the symptoms, the data is originally from SNOMED-CT. Another part is the set of symptoms combined with actions and service types entered by clinicians. (see table 1-8-1 and 1-8-2) And the set excludes those already in the original symptoms that users can choose from the image that loaded on the running </w:t>
      </w:r>
      <w:r w:rsidRPr="00D858F6">
        <w:rPr>
          <w:rStyle w:val="af0"/>
          <w:color w:val="000000" w:themeColor="text1"/>
          <w:szCs w:val="21"/>
          <w:u w:val="none"/>
        </w:rPr>
        <w:lastRenderedPageBreak/>
        <w:t xml:space="preserve">of the application. </w:t>
      </w:r>
      <w:r w:rsidR="00230DEC" w:rsidRPr="00D858F6">
        <w:rPr>
          <w:color w:val="000000" w:themeColor="text1"/>
          <w:szCs w:val="21"/>
        </w:rPr>
        <w:t>The final symptom determined by questions is the one that induces advice and service types.</w:t>
      </w:r>
    </w:p>
    <w:p w14:paraId="59280934" w14:textId="7DEBB8AD" w:rsidR="00953B18" w:rsidRPr="00D858F6" w:rsidRDefault="00045BFA" w:rsidP="00953B18">
      <w:pPr>
        <w:pStyle w:val="3"/>
        <w:rPr>
          <w:b w:val="0"/>
          <w:color w:val="000000" w:themeColor="text1"/>
          <w:sz w:val="24"/>
          <w:szCs w:val="24"/>
        </w:rPr>
      </w:pPr>
      <w:bookmarkStart w:id="39" w:name="_Toc531292961"/>
      <w:r w:rsidRPr="00D858F6">
        <w:rPr>
          <w:b w:val="0"/>
          <w:color w:val="000000" w:themeColor="text1"/>
          <w:sz w:val="24"/>
          <w:szCs w:val="24"/>
        </w:rPr>
        <w:t>Identified issues</w:t>
      </w:r>
      <w:bookmarkEnd w:id="39"/>
    </w:p>
    <w:p w14:paraId="6D398C76" w14:textId="613AFC7D" w:rsidR="00045BFA" w:rsidRPr="00D858F6" w:rsidRDefault="00917C4C" w:rsidP="00953B18">
      <w:pPr>
        <w:ind w:firstLine="420"/>
        <w:rPr>
          <w:color w:val="000000" w:themeColor="text1"/>
          <w:szCs w:val="21"/>
        </w:rPr>
      </w:pPr>
      <w:r w:rsidRPr="00D858F6">
        <w:rPr>
          <w:color w:val="000000" w:themeColor="text1"/>
          <w:szCs w:val="21"/>
        </w:rPr>
        <w:t xml:space="preserve">This data element needs manual clinical checking to exclude those original symptoms that are not specific enough to give advices and service types. </w:t>
      </w:r>
      <w:r w:rsidR="002716CE">
        <w:rPr>
          <w:color w:val="000000" w:themeColor="text1"/>
          <w:szCs w:val="21"/>
        </w:rPr>
        <w:t xml:space="preserve">According to Dr. Martin Francis, other issues could include wrong record of symptoms and misuse of SNOMED-CT systems required for this data element. </w:t>
      </w:r>
    </w:p>
    <w:p w14:paraId="41B6017D" w14:textId="78642589" w:rsidR="00690744" w:rsidRPr="00D858F6" w:rsidRDefault="00690744" w:rsidP="002176BB">
      <w:pPr>
        <w:pStyle w:val="2"/>
        <w:rPr>
          <w:rFonts w:ascii="Times New Roman" w:hAnsi="Times New Roman" w:cs="Times New Roman"/>
          <w:b w:val="0"/>
          <w:sz w:val="24"/>
          <w:szCs w:val="24"/>
        </w:rPr>
      </w:pPr>
      <w:bookmarkStart w:id="40" w:name="_Toc531292962"/>
      <w:r w:rsidRPr="00D858F6">
        <w:rPr>
          <w:rFonts w:ascii="Times New Roman" w:hAnsi="Times New Roman" w:cs="Times New Roman"/>
          <w:sz w:val="24"/>
          <w:szCs w:val="24"/>
        </w:rPr>
        <w:t>Data element 5: Service type</w:t>
      </w:r>
      <w:bookmarkEnd w:id="40"/>
    </w:p>
    <w:p w14:paraId="339DA4C6" w14:textId="237E98B1" w:rsidR="00953B18" w:rsidRPr="00D858F6" w:rsidRDefault="00006CC5" w:rsidP="00953B18">
      <w:pPr>
        <w:pStyle w:val="3"/>
        <w:rPr>
          <w:b w:val="0"/>
          <w:sz w:val="24"/>
          <w:szCs w:val="24"/>
        </w:rPr>
      </w:pPr>
      <w:bookmarkStart w:id="41" w:name="_Toc531292963"/>
      <w:r w:rsidRPr="00D858F6">
        <w:rPr>
          <w:b w:val="0"/>
          <w:sz w:val="24"/>
          <w:szCs w:val="24"/>
        </w:rPr>
        <w:t>Definition</w:t>
      </w:r>
      <w:bookmarkEnd w:id="41"/>
    </w:p>
    <w:p w14:paraId="1817205B" w14:textId="18D4B7D8" w:rsidR="00045BFA" w:rsidRPr="00D858F6" w:rsidRDefault="003D7250" w:rsidP="00953B18">
      <w:pPr>
        <w:ind w:firstLine="420"/>
        <w:rPr>
          <w:szCs w:val="21"/>
        </w:rPr>
      </w:pPr>
      <w:r w:rsidRPr="00D858F6">
        <w:rPr>
          <w:szCs w:val="21"/>
        </w:rPr>
        <w:t>Category of the</w:t>
      </w:r>
      <w:r w:rsidR="00006CC5" w:rsidRPr="00D858F6">
        <w:rPr>
          <w:szCs w:val="21"/>
        </w:rPr>
        <w:t xml:space="preserve"> Australian</w:t>
      </w:r>
      <w:r w:rsidRPr="00D858F6">
        <w:rPr>
          <w:szCs w:val="21"/>
        </w:rPr>
        <w:t xml:space="preserve"> </w:t>
      </w:r>
      <w:r w:rsidR="00453F5A" w:rsidRPr="00D858F6">
        <w:rPr>
          <w:szCs w:val="21"/>
        </w:rPr>
        <w:t xml:space="preserve">healthcare </w:t>
      </w:r>
      <w:r w:rsidRPr="00D858F6">
        <w:rPr>
          <w:szCs w:val="21"/>
        </w:rPr>
        <w:t>organizations that should be contacted for a person with symptoms and situations</w:t>
      </w:r>
      <w:r w:rsidR="00006CC5" w:rsidRPr="00D858F6">
        <w:rPr>
          <w:szCs w:val="21"/>
        </w:rPr>
        <w:t xml:space="preserve"> they have chosen through the portal from the system</w:t>
      </w:r>
      <w:r w:rsidRPr="00D858F6">
        <w:rPr>
          <w:szCs w:val="21"/>
        </w:rPr>
        <w:t xml:space="preserve">. </w:t>
      </w:r>
      <w:r w:rsidRPr="00D858F6">
        <w:rPr>
          <w:szCs w:val="21"/>
        </w:rPr>
        <w:fldChar w:fldCharType="begin"/>
      </w:r>
      <w:r w:rsidRPr="00D858F6">
        <w:rPr>
          <w:szCs w:val="21"/>
        </w:rPr>
        <w:instrText xml:space="preserve"> ADDIN ZOTERO_ITEM CSL_CITATION {"citationID":"MVypgr6S","properties":{"formattedCitation":"[7]","plainCitation":"[7]","noteIndex":0},"citationItems":[{"id":984,"uris":["http://zotero.org/users/2486169/items/HTR68Y8I"],"uri":["http://zotero.org/users/2486169/items/HTR68Y8I"],"itemData":{"id":984,"type":"article","title":"ah16-2-1-how-does-australias-health-system-work.pdf.pdf","URL":"https://www.aihw.gov.au/getmedia/f2ae1191-bbf2-47b6-a9d4-1b2ca65553a1/ah16-2-1-how-does-australias-health-system-work.pdf.aspx","accessed":{"date-parts":[["2018",9,12]]}}}],"schema":"https://github.com/citation-style-language/schema/raw/master/csl-citation.json"} </w:instrText>
      </w:r>
      <w:r w:rsidRPr="00D858F6">
        <w:rPr>
          <w:szCs w:val="21"/>
        </w:rPr>
        <w:fldChar w:fldCharType="separate"/>
      </w:r>
      <w:r w:rsidRPr="00D858F6">
        <w:rPr>
          <w:szCs w:val="21"/>
        </w:rPr>
        <w:t>[7]</w:t>
      </w:r>
      <w:r w:rsidRPr="00D858F6">
        <w:rPr>
          <w:szCs w:val="21"/>
        </w:rPr>
        <w:fldChar w:fldCharType="end"/>
      </w:r>
    </w:p>
    <w:p w14:paraId="0A852EE7" w14:textId="77777777" w:rsidR="00484A8B" w:rsidRPr="00D858F6" w:rsidRDefault="00484A8B" w:rsidP="00484A8B">
      <w:pPr>
        <w:pStyle w:val="3"/>
        <w:rPr>
          <w:b w:val="0"/>
          <w:sz w:val="24"/>
          <w:szCs w:val="24"/>
        </w:rPr>
      </w:pPr>
      <w:bookmarkStart w:id="42" w:name="_Toc531292964"/>
      <w:r w:rsidRPr="00D858F6">
        <w:rPr>
          <w:b w:val="0"/>
          <w:sz w:val="24"/>
          <w:szCs w:val="24"/>
        </w:rPr>
        <w:t xml:space="preserve">Why </w:t>
      </w:r>
      <w:r>
        <w:rPr>
          <w:b w:val="0"/>
          <w:sz w:val="24"/>
          <w:szCs w:val="24"/>
        </w:rPr>
        <w:t>this definition was chosen</w:t>
      </w:r>
      <w:bookmarkEnd w:id="42"/>
    </w:p>
    <w:p w14:paraId="6DE4A786" w14:textId="1E10BE38" w:rsidR="001B0613" w:rsidRPr="00D858F6" w:rsidRDefault="001B0613" w:rsidP="00953B18">
      <w:pPr>
        <w:ind w:firstLine="420"/>
        <w:rPr>
          <w:szCs w:val="21"/>
        </w:rPr>
      </w:pPr>
      <w:r w:rsidRPr="00D858F6">
        <w:rPr>
          <w:szCs w:val="21"/>
        </w:rPr>
        <w:t>To define this data element, in the context of this application, I actually mean the category (level ‘A’, ‘B’, private</w:t>
      </w:r>
      <w:r w:rsidR="006B7A6B" w:rsidRPr="00D858F6">
        <w:rPr>
          <w:szCs w:val="21"/>
        </w:rPr>
        <w:t>, local GP</w:t>
      </w:r>
      <w:r w:rsidR="00095621" w:rsidRPr="00D858F6">
        <w:rPr>
          <w:szCs w:val="21"/>
        </w:rPr>
        <w:t>, phone-base services, such as</w:t>
      </w:r>
      <w:r w:rsidR="00713903" w:rsidRPr="00D858F6">
        <w:rPr>
          <w:szCs w:val="21"/>
        </w:rPr>
        <w:t xml:space="preserve"> poison center</w:t>
      </w:r>
      <w:r w:rsidR="00095621" w:rsidRPr="00D858F6">
        <w:rPr>
          <w:szCs w:val="21"/>
        </w:rPr>
        <w:t>, baby center and so on…</w:t>
      </w:r>
      <w:r w:rsidRPr="00D858F6">
        <w:rPr>
          <w:szCs w:val="21"/>
        </w:rPr>
        <w:t>) that a hospital belongs to. Therefore, the idea of the definition came from AIHW’s document describing how different types of Australia work. METeOR has definitions about “support service type”, but this definition cannot replace the word in my context. Plus, it might not be a good definition fitting my purposes, because it uses “type of services” to define “service type”.</w:t>
      </w:r>
      <w:r w:rsidR="00DC5DDF" w:rsidRPr="00D858F6">
        <w:rPr>
          <w:szCs w:val="21"/>
        </w:rPr>
        <w:t xml:space="preserve"> HL7 provides a service type value set, but it tends to be too detailed for the aim of my application (I do not need to know exactly whether it</w:t>
      </w:r>
      <w:r w:rsidR="00972BD4">
        <w:rPr>
          <w:szCs w:val="21"/>
        </w:rPr>
        <w:t xml:space="preserve"> is an aged care organization, </w:t>
      </w:r>
      <w:r w:rsidR="00DC5DDF" w:rsidRPr="00D858F6">
        <w:rPr>
          <w:szCs w:val="21"/>
        </w:rPr>
        <w:t xml:space="preserve">Maternal &amp; Child Health or what, I just need to know level of services it can provide). </w:t>
      </w:r>
      <w:r w:rsidR="00E259A6">
        <w:rPr>
          <w:szCs w:val="21"/>
        </w:rPr>
        <w:t>Therefore,</w:t>
      </w:r>
      <w:r w:rsidR="00DC5DDF" w:rsidRPr="00D858F6">
        <w:rPr>
          <w:szCs w:val="21"/>
        </w:rPr>
        <w:t xml:space="preserve"> this also does not fit my purpose.</w:t>
      </w:r>
    </w:p>
    <w:p w14:paraId="5A74554E" w14:textId="77777777" w:rsidR="006053A5" w:rsidRPr="00D858F6" w:rsidRDefault="006053A5" w:rsidP="00953B18">
      <w:pPr>
        <w:ind w:firstLine="420"/>
        <w:rPr>
          <w:szCs w:val="21"/>
        </w:rPr>
      </w:pPr>
    </w:p>
    <w:p w14:paraId="7F0AAC41" w14:textId="3664133D" w:rsidR="001B0613" w:rsidRPr="00D858F6" w:rsidRDefault="001B0613" w:rsidP="00953B18">
      <w:pPr>
        <w:jc w:val="center"/>
        <w:rPr>
          <w:szCs w:val="21"/>
        </w:rPr>
      </w:pPr>
      <w:r w:rsidRPr="00D858F6">
        <w:rPr>
          <w:noProof/>
          <w:szCs w:val="21"/>
        </w:rPr>
        <w:drawing>
          <wp:inline distT="0" distB="0" distL="0" distR="0" wp14:anchorId="0A22AD5C" wp14:editId="6248F4AD">
            <wp:extent cx="3500967" cy="1136336"/>
            <wp:effectExtent l="0" t="0" r="4445" b="6985"/>
            <wp:docPr id="12" name="图片 12" descr="C:\Users\SamY\AppData\Local\Temp\153673604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amY\AppData\Local\Temp\1536736042(1).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511596" cy="1139786"/>
                    </a:xfrm>
                    <a:prstGeom prst="rect">
                      <a:avLst/>
                    </a:prstGeom>
                    <a:noFill/>
                    <a:ln>
                      <a:noFill/>
                    </a:ln>
                  </pic:spPr>
                </pic:pic>
              </a:graphicData>
            </a:graphic>
          </wp:inline>
        </w:drawing>
      </w:r>
    </w:p>
    <w:p w14:paraId="2AB5459C" w14:textId="02B9CABA" w:rsidR="00953B18" w:rsidRPr="00D858F6" w:rsidRDefault="00045BFA" w:rsidP="00953B18">
      <w:pPr>
        <w:pStyle w:val="3"/>
        <w:rPr>
          <w:b w:val="0"/>
          <w:sz w:val="24"/>
          <w:szCs w:val="24"/>
        </w:rPr>
      </w:pPr>
      <w:bookmarkStart w:id="43" w:name="_Toc531292965"/>
      <w:r w:rsidRPr="00D858F6">
        <w:rPr>
          <w:b w:val="0"/>
          <w:sz w:val="24"/>
          <w:szCs w:val="24"/>
        </w:rPr>
        <w:t>Collection of data</w:t>
      </w:r>
      <w:bookmarkEnd w:id="43"/>
    </w:p>
    <w:p w14:paraId="12409C78" w14:textId="0A9FACCF" w:rsidR="00010BB3" w:rsidRPr="00D858F6" w:rsidRDefault="00DC5DDF" w:rsidP="00953B18">
      <w:pPr>
        <w:ind w:firstLine="420"/>
        <w:rPr>
          <w:color w:val="000000" w:themeColor="text1"/>
          <w:szCs w:val="21"/>
        </w:rPr>
      </w:pPr>
      <w:r w:rsidRPr="00D858F6">
        <w:rPr>
          <w:szCs w:val="21"/>
        </w:rPr>
        <w:t>Information of types of various hospitals</w:t>
      </w:r>
      <w:r w:rsidR="00010BB3" w:rsidRPr="00D858F6">
        <w:rPr>
          <w:szCs w:val="21"/>
        </w:rPr>
        <w:t xml:space="preserve"> as well as their categories</w:t>
      </w:r>
      <w:r w:rsidRPr="00D858F6">
        <w:rPr>
          <w:szCs w:val="21"/>
        </w:rPr>
        <w:t xml:space="preserve"> should be collected for each state in Australia</w:t>
      </w:r>
      <w:r w:rsidR="00010BB3" w:rsidRPr="00D858F6">
        <w:rPr>
          <w:szCs w:val="21"/>
        </w:rPr>
        <w:t>, this information is available on the website “Healthcare Identifiers Service for health professionals”, and the collected data should be</w:t>
      </w:r>
      <w:r w:rsidR="0059762A" w:rsidRPr="00D858F6">
        <w:rPr>
          <w:szCs w:val="21"/>
        </w:rPr>
        <w:t xml:space="preserve"> put in a quality </w:t>
      </w:r>
      <w:r w:rsidR="00931FA3" w:rsidRPr="00D858F6">
        <w:rPr>
          <w:szCs w:val="21"/>
        </w:rPr>
        <w:t>as</w:t>
      </w:r>
      <w:r w:rsidR="0059762A" w:rsidRPr="00D858F6">
        <w:rPr>
          <w:szCs w:val="21"/>
        </w:rPr>
        <w:t>surance process</w:t>
      </w:r>
      <w:r w:rsidRPr="00D858F6">
        <w:rPr>
          <w:szCs w:val="21"/>
        </w:rPr>
        <w:t>.</w:t>
      </w:r>
      <w:bookmarkStart w:id="44" w:name="OLE_LINK2"/>
    </w:p>
    <w:p w14:paraId="437F9CFF" w14:textId="199D2543" w:rsidR="00045BFA" w:rsidRPr="00D858F6" w:rsidRDefault="00045BFA" w:rsidP="00953B18">
      <w:pPr>
        <w:pStyle w:val="3"/>
        <w:rPr>
          <w:b w:val="0"/>
          <w:sz w:val="24"/>
          <w:szCs w:val="24"/>
        </w:rPr>
      </w:pPr>
      <w:bookmarkStart w:id="45" w:name="_Toc531292966"/>
      <w:bookmarkEnd w:id="44"/>
      <w:r w:rsidRPr="00D858F6">
        <w:rPr>
          <w:b w:val="0"/>
          <w:sz w:val="24"/>
          <w:szCs w:val="24"/>
        </w:rPr>
        <w:lastRenderedPageBreak/>
        <w:t>Use of data</w:t>
      </w:r>
      <w:bookmarkEnd w:id="45"/>
    </w:p>
    <w:p w14:paraId="1EA9D606" w14:textId="174CF988" w:rsidR="00953B18" w:rsidRPr="00D858F6" w:rsidRDefault="00090D63" w:rsidP="00953B18">
      <w:pPr>
        <w:pStyle w:val="4"/>
        <w:rPr>
          <w:rFonts w:ascii="Times New Roman" w:hAnsi="Times New Roman" w:cs="Times New Roman"/>
          <w:sz w:val="21"/>
          <w:szCs w:val="21"/>
        </w:rPr>
      </w:pPr>
      <w:r w:rsidRPr="00D858F6">
        <w:rPr>
          <w:rFonts w:ascii="Times New Roman" w:hAnsi="Times New Roman" w:cs="Times New Roman"/>
          <w:sz w:val="21"/>
          <w:szCs w:val="21"/>
        </w:rPr>
        <w:t>Correct use of this data</w:t>
      </w:r>
    </w:p>
    <w:p w14:paraId="11B6AA32" w14:textId="64940C54" w:rsidR="00045BFA" w:rsidRPr="00D858F6" w:rsidRDefault="00010BB3" w:rsidP="00953B18">
      <w:pPr>
        <w:ind w:firstLine="420"/>
        <w:rPr>
          <w:szCs w:val="21"/>
        </w:rPr>
      </w:pPr>
      <w:r w:rsidRPr="00D858F6">
        <w:rPr>
          <w:szCs w:val="21"/>
        </w:rPr>
        <w:t>The data of register of healthcare organization Australia here</w:t>
      </w:r>
      <w:r w:rsidR="00DC5DDF" w:rsidRPr="00D858F6">
        <w:rPr>
          <w:szCs w:val="21"/>
        </w:rPr>
        <w:t xml:space="preserve"> is only used as an element of other information about a service type that are returned for users to look at</w:t>
      </w:r>
      <w:r w:rsidRPr="00D858F6">
        <w:rPr>
          <w:szCs w:val="21"/>
        </w:rPr>
        <w:t>, it is associated with the HPI-O of the healthcare organization</w:t>
      </w:r>
      <w:r w:rsidR="00DC5DDF" w:rsidRPr="00D858F6">
        <w:rPr>
          <w:szCs w:val="21"/>
        </w:rPr>
        <w:t xml:space="preserve">. Also, </w:t>
      </w:r>
      <w:r w:rsidR="002A5436" w:rsidRPr="00D858F6">
        <w:rPr>
          <w:szCs w:val="21"/>
        </w:rPr>
        <w:t>once been collected, medical services and their types can be checked from this data element</w:t>
      </w:r>
      <w:r w:rsidR="00DC5DDF" w:rsidRPr="00D858F6">
        <w:rPr>
          <w:szCs w:val="21"/>
        </w:rPr>
        <w:t xml:space="preserve">. Other uses of this data element are all treated as misuses. </w:t>
      </w:r>
    </w:p>
    <w:p w14:paraId="121F0856" w14:textId="3A8C4E76" w:rsidR="00953B18" w:rsidRPr="00D858F6" w:rsidRDefault="00090D63" w:rsidP="00953B18">
      <w:pPr>
        <w:pStyle w:val="4"/>
        <w:rPr>
          <w:rFonts w:ascii="Times New Roman" w:hAnsi="Times New Roman" w:cs="Times New Roman"/>
          <w:sz w:val="21"/>
          <w:szCs w:val="21"/>
        </w:rPr>
      </w:pPr>
      <w:r w:rsidRPr="00D858F6">
        <w:rPr>
          <w:rFonts w:ascii="Times New Roman" w:hAnsi="Times New Roman" w:cs="Times New Roman"/>
          <w:sz w:val="21"/>
          <w:szCs w:val="21"/>
        </w:rPr>
        <w:t>Misuse of this data</w:t>
      </w:r>
    </w:p>
    <w:p w14:paraId="27AC058D" w14:textId="739ABBAE" w:rsidR="00045BFA" w:rsidRPr="00D858F6" w:rsidRDefault="00DC5DDF" w:rsidP="00953B18">
      <w:pPr>
        <w:ind w:firstLine="420"/>
        <w:rPr>
          <w:szCs w:val="21"/>
        </w:rPr>
      </w:pPr>
      <w:r w:rsidRPr="00D858F6">
        <w:rPr>
          <w:szCs w:val="21"/>
        </w:rPr>
        <w:t xml:space="preserve">Other purposes other than specified correct use of this data are all misuses. For example, this data should NOT be linked to trace patients’ preferences of services. Also, it should NOT be used for administrative or billing purposes according to the levels provided. </w:t>
      </w:r>
    </w:p>
    <w:p w14:paraId="5BCC2134" w14:textId="75D89984" w:rsidR="00953B18" w:rsidRPr="00D858F6" w:rsidRDefault="00DC5DDF" w:rsidP="00953B18">
      <w:pPr>
        <w:pStyle w:val="3"/>
        <w:rPr>
          <w:b w:val="0"/>
          <w:color w:val="000000" w:themeColor="text1"/>
          <w:sz w:val="24"/>
          <w:szCs w:val="24"/>
        </w:rPr>
      </w:pPr>
      <w:bookmarkStart w:id="46" w:name="_Toc531292967"/>
      <w:r w:rsidRPr="00D858F6">
        <w:rPr>
          <w:b w:val="0"/>
          <w:color w:val="000000" w:themeColor="text1"/>
          <w:sz w:val="24"/>
          <w:szCs w:val="24"/>
        </w:rPr>
        <w:t>Value sets</w:t>
      </w:r>
      <w:bookmarkEnd w:id="46"/>
    </w:p>
    <w:p w14:paraId="4D928D38" w14:textId="4B8F841D" w:rsidR="00010BB3" w:rsidRPr="00D858F6" w:rsidRDefault="00010BB3" w:rsidP="00953B18">
      <w:pPr>
        <w:ind w:firstLine="420"/>
        <w:rPr>
          <w:color w:val="000000" w:themeColor="text1"/>
          <w:szCs w:val="21"/>
        </w:rPr>
      </w:pPr>
      <w:r w:rsidRPr="00D858F6">
        <w:rPr>
          <w:color w:val="000000" w:themeColor="text1"/>
          <w:szCs w:val="21"/>
        </w:rPr>
        <w:t xml:space="preserve">Value sets of categories of healthcare organizations from: </w:t>
      </w:r>
      <w:hyperlink r:id="rId29" w:history="1">
        <w:r w:rsidR="00A851B7" w:rsidRPr="00D858F6">
          <w:rPr>
            <w:rStyle w:val="af0"/>
            <w:szCs w:val="21"/>
          </w:rPr>
          <w:t>https://www.humanservices.gov.au/organisations/health-professionals/services/medicare/healthcare-identifiers-service-health-professionals</w:t>
        </w:r>
      </w:hyperlink>
      <w:r w:rsidR="00A851B7" w:rsidRPr="00D858F6">
        <w:rPr>
          <w:color w:val="000000" w:themeColor="text1"/>
          <w:szCs w:val="21"/>
        </w:rPr>
        <w:t xml:space="preserve"> </w:t>
      </w:r>
      <w:r w:rsidRPr="00D858F6">
        <w:rPr>
          <w:color w:val="000000" w:themeColor="text1"/>
          <w:szCs w:val="21"/>
        </w:rPr>
        <w:t xml:space="preserve">should be collected and under quality assessed. </w:t>
      </w:r>
    </w:p>
    <w:p w14:paraId="15658B39" w14:textId="26B32F17" w:rsidR="00953B18" w:rsidRPr="00D858F6" w:rsidRDefault="00045BFA" w:rsidP="00953B18">
      <w:pPr>
        <w:pStyle w:val="3"/>
        <w:rPr>
          <w:b w:val="0"/>
          <w:sz w:val="24"/>
          <w:szCs w:val="24"/>
        </w:rPr>
      </w:pPr>
      <w:bookmarkStart w:id="47" w:name="_Toc531292968"/>
      <w:r w:rsidRPr="00D858F6">
        <w:rPr>
          <w:b w:val="0"/>
          <w:sz w:val="24"/>
          <w:szCs w:val="24"/>
        </w:rPr>
        <w:t>Identified issues</w:t>
      </w:r>
      <w:bookmarkEnd w:id="47"/>
    </w:p>
    <w:p w14:paraId="7B706DDD" w14:textId="0572DA0D" w:rsidR="009B5E2F" w:rsidRPr="00D858F6" w:rsidRDefault="00DC5DDF" w:rsidP="00953B18">
      <w:pPr>
        <w:ind w:firstLine="420"/>
        <w:rPr>
          <w:szCs w:val="21"/>
        </w:rPr>
      </w:pPr>
      <w:r w:rsidRPr="00D858F6">
        <w:rPr>
          <w:szCs w:val="21"/>
        </w:rPr>
        <w:t xml:space="preserve">This data element is subjective to change, as service types of different hospitals may change as the hospitals develop or shrink. </w:t>
      </w:r>
      <w:r w:rsidR="00511074">
        <w:rPr>
          <w:szCs w:val="21"/>
        </w:rPr>
        <w:t>Hence,</w:t>
      </w:r>
      <w:r w:rsidRPr="00D858F6">
        <w:rPr>
          <w:szCs w:val="21"/>
        </w:rPr>
        <w:t xml:space="preserve"> </w:t>
      </w:r>
      <w:r w:rsidR="002665F3" w:rsidRPr="00D858F6">
        <w:rPr>
          <w:szCs w:val="21"/>
        </w:rPr>
        <w:t>the system should be able to check</w:t>
      </w:r>
      <w:r w:rsidRPr="00D858F6">
        <w:rPr>
          <w:szCs w:val="21"/>
        </w:rPr>
        <w:t xml:space="preserve"> update of this da</w:t>
      </w:r>
      <w:r w:rsidR="00797279" w:rsidRPr="00D858F6">
        <w:rPr>
          <w:szCs w:val="21"/>
        </w:rPr>
        <w:t>ta element</w:t>
      </w:r>
      <w:r w:rsidR="002665F3" w:rsidRPr="00D858F6">
        <w:rPr>
          <w:szCs w:val="21"/>
        </w:rPr>
        <w:t xml:space="preserve"> constantly</w:t>
      </w:r>
      <w:r w:rsidRPr="00D858F6">
        <w:rPr>
          <w:szCs w:val="21"/>
        </w:rPr>
        <w:t xml:space="preserve">. </w:t>
      </w:r>
    </w:p>
    <w:p w14:paraId="4AB2B4DA" w14:textId="55FD7137" w:rsidR="00490F8E" w:rsidRPr="00D858F6" w:rsidRDefault="0061761C" w:rsidP="00953B18">
      <w:pPr>
        <w:pStyle w:val="2"/>
        <w:rPr>
          <w:rFonts w:ascii="Times New Roman" w:hAnsi="Times New Roman" w:cs="Times New Roman"/>
          <w:sz w:val="24"/>
          <w:szCs w:val="24"/>
        </w:rPr>
      </w:pPr>
      <w:bookmarkStart w:id="48" w:name="_Toc531292969"/>
      <w:r w:rsidRPr="00D858F6">
        <w:rPr>
          <w:rFonts w:ascii="Times New Roman" w:hAnsi="Times New Roman" w:cs="Times New Roman"/>
          <w:sz w:val="24"/>
          <w:szCs w:val="24"/>
        </w:rPr>
        <w:t>References</w:t>
      </w:r>
      <w:bookmarkEnd w:id="48"/>
    </w:p>
    <w:p w14:paraId="7E101C1E" w14:textId="77777777" w:rsidR="00736E0C" w:rsidRPr="00D858F6" w:rsidRDefault="0061761C" w:rsidP="002176BB">
      <w:pPr>
        <w:rPr>
          <w:szCs w:val="21"/>
        </w:rPr>
      </w:pPr>
      <w:r w:rsidRPr="00D858F6">
        <w:rPr>
          <w:szCs w:val="21"/>
        </w:rPr>
        <w:fldChar w:fldCharType="begin"/>
      </w:r>
      <w:r w:rsidRPr="00D858F6">
        <w:rPr>
          <w:szCs w:val="21"/>
        </w:rPr>
        <w:instrText xml:space="preserve"> ADDIN ZOTERO_BIBL {"uncited":[],"omitted":[],"custom":[]} CSL_BIBLIOGRAPHY </w:instrText>
      </w:r>
      <w:r w:rsidRPr="00D858F6">
        <w:rPr>
          <w:szCs w:val="21"/>
        </w:rPr>
        <w:fldChar w:fldCharType="separate"/>
      </w:r>
      <w:r w:rsidR="00736E0C" w:rsidRPr="00D858F6">
        <w:rPr>
          <w:szCs w:val="21"/>
        </w:rPr>
        <w:t>[1]</w:t>
      </w:r>
      <w:r w:rsidR="00736E0C" w:rsidRPr="00D858F6">
        <w:rPr>
          <w:szCs w:val="21"/>
        </w:rPr>
        <w:tab/>
        <w:t>“Person—body structure, code (ICF 2001) AN[NNNN].” [Online]. Available: http://meteor.aihw.gov.au/content/index.phtml/itemId/320147. [Accessed: 04-Sep-2018].</w:t>
      </w:r>
    </w:p>
    <w:p w14:paraId="4B13A2A2" w14:textId="77777777" w:rsidR="00736E0C" w:rsidRPr="00D858F6" w:rsidRDefault="00736E0C" w:rsidP="002176BB">
      <w:pPr>
        <w:rPr>
          <w:szCs w:val="21"/>
        </w:rPr>
      </w:pPr>
      <w:r w:rsidRPr="00D858F6">
        <w:rPr>
          <w:szCs w:val="21"/>
        </w:rPr>
        <w:t>[2]</w:t>
      </w:r>
      <w:r w:rsidRPr="00D858F6">
        <w:rPr>
          <w:szCs w:val="21"/>
        </w:rPr>
        <w:tab/>
        <w:t>“ICF Browser.” [Online]. Available: http://apps.who.int/classifications/icfbrowser/. [Accessed: 05-Sep-2018].</w:t>
      </w:r>
    </w:p>
    <w:p w14:paraId="4B5304E1" w14:textId="77777777" w:rsidR="00736E0C" w:rsidRPr="00D858F6" w:rsidRDefault="00736E0C" w:rsidP="002176BB">
      <w:pPr>
        <w:rPr>
          <w:szCs w:val="21"/>
        </w:rPr>
      </w:pPr>
      <w:r w:rsidRPr="00D858F6">
        <w:rPr>
          <w:szCs w:val="21"/>
        </w:rPr>
        <w:t>[3]</w:t>
      </w:r>
      <w:r w:rsidRPr="00D858F6">
        <w:rPr>
          <w:szCs w:val="21"/>
        </w:rPr>
        <w:tab/>
        <w:t>“symptom | Definition of symptom in English by Oxford Dictionaries.” [Online]. Available: https://en.oxforddictionaries.com/definition/symptom. [Accessed: 12-Sep-2018].</w:t>
      </w:r>
    </w:p>
    <w:p w14:paraId="4AEF1862" w14:textId="77777777" w:rsidR="00736E0C" w:rsidRPr="00D858F6" w:rsidRDefault="00736E0C" w:rsidP="002176BB">
      <w:pPr>
        <w:rPr>
          <w:szCs w:val="21"/>
        </w:rPr>
      </w:pPr>
      <w:r w:rsidRPr="00D858F6">
        <w:rPr>
          <w:szCs w:val="21"/>
        </w:rPr>
        <w:t>[4]</w:t>
      </w:r>
      <w:r w:rsidRPr="00D858F6">
        <w:rPr>
          <w:szCs w:val="21"/>
        </w:rPr>
        <w:tab/>
        <w:t>“67774-0.” [Online]. Available: https://s.details.loinc.org/LOINC/67774-0.html?sections=Comprehensive. [Accessed: 05-Sep-2018].</w:t>
      </w:r>
    </w:p>
    <w:p w14:paraId="51874FFA" w14:textId="77777777" w:rsidR="00736E0C" w:rsidRPr="00D858F6" w:rsidRDefault="00736E0C" w:rsidP="002176BB">
      <w:pPr>
        <w:rPr>
          <w:szCs w:val="21"/>
        </w:rPr>
      </w:pPr>
      <w:r w:rsidRPr="00D858F6">
        <w:rPr>
          <w:szCs w:val="21"/>
        </w:rPr>
        <w:t>[5]</w:t>
      </w:r>
      <w:r w:rsidRPr="00D858F6">
        <w:rPr>
          <w:szCs w:val="21"/>
        </w:rPr>
        <w:tab/>
        <w:t>“Clinical Knowledge Manager.” [Online]. Available: https://www.openehr.org/ckm/. [Accessed: 05-Sep-2018].</w:t>
      </w:r>
    </w:p>
    <w:p w14:paraId="4F1404A2" w14:textId="77777777" w:rsidR="00736E0C" w:rsidRPr="00D858F6" w:rsidRDefault="00736E0C" w:rsidP="002176BB">
      <w:pPr>
        <w:rPr>
          <w:szCs w:val="21"/>
        </w:rPr>
      </w:pPr>
      <w:r w:rsidRPr="00D858F6">
        <w:rPr>
          <w:szCs w:val="21"/>
        </w:rPr>
        <w:t>[6]</w:t>
      </w:r>
      <w:r w:rsidRPr="00D858F6">
        <w:rPr>
          <w:szCs w:val="21"/>
        </w:rPr>
        <w:tab/>
        <w:t>“Question | Definition of Question by Merriam-Webster.” [Online]. Available: https://www.merriam-webster.com/dictionary/question. [Accessed: 12-Sep-2018].</w:t>
      </w:r>
    </w:p>
    <w:p w14:paraId="66F344CE" w14:textId="1022EAD5" w:rsidR="005942B7" w:rsidRPr="00D858F6" w:rsidRDefault="00736E0C" w:rsidP="005942B7">
      <w:pPr>
        <w:rPr>
          <w:szCs w:val="21"/>
        </w:rPr>
      </w:pPr>
      <w:r w:rsidRPr="00D858F6">
        <w:rPr>
          <w:szCs w:val="21"/>
        </w:rPr>
        <w:lastRenderedPageBreak/>
        <w:t>[7]</w:t>
      </w:r>
      <w:r w:rsidRPr="00D858F6">
        <w:rPr>
          <w:szCs w:val="21"/>
        </w:rPr>
        <w:tab/>
        <w:t>“ah16-2-1-how-does-australias-health-system-work.pdf.pdf.” .</w:t>
      </w:r>
      <w:r w:rsidR="0061761C" w:rsidRPr="00D858F6">
        <w:rPr>
          <w:szCs w:val="21"/>
        </w:rPr>
        <w:fldChar w:fldCharType="end"/>
      </w:r>
    </w:p>
    <w:p w14:paraId="5D06B522" w14:textId="572F5664" w:rsidR="003C2B32" w:rsidRPr="00D858F6" w:rsidRDefault="003C2B32" w:rsidP="005942B7">
      <w:pPr>
        <w:pStyle w:val="1"/>
        <w:jc w:val="center"/>
        <w:rPr>
          <w:sz w:val="28"/>
          <w:szCs w:val="28"/>
        </w:rPr>
      </w:pPr>
      <w:bookmarkStart w:id="49" w:name="_Toc531292970"/>
      <w:r w:rsidRPr="00D858F6">
        <w:rPr>
          <w:sz w:val="28"/>
          <w:szCs w:val="28"/>
        </w:rPr>
        <w:t>Part III: Existing Standards applying to the system or data</w:t>
      </w:r>
      <w:bookmarkEnd w:id="49"/>
    </w:p>
    <w:p w14:paraId="77425566" w14:textId="220FDF69" w:rsidR="00B8259C" w:rsidRPr="00D858F6" w:rsidRDefault="000E7499" w:rsidP="00380559">
      <w:pPr>
        <w:pStyle w:val="2"/>
        <w:rPr>
          <w:rFonts w:ascii="Times New Roman" w:hAnsi="Times New Roman" w:cs="Times New Roman"/>
          <w:sz w:val="24"/>
          <w:szCs w:val="24"/>
        </w:rPr>
      </w:pPr>
      <w:bookmarkStart w:id="50" w:name="_Toc531292971"/>
      <w:r w:rsidRPr="00D858F6">
        <w:rPr>
          <w:rFonts w:ascii="Times New Roman" w:hAnsi="Times New Roman" w:cs="Times New Roman"/>
          <w:sz w:val="24"/>
          <w:szCs w:val="24"/>
        </w:rPr>
        <w:t>Implementation Plan</w:t>
      </w:r>
      <w:bookmarkEnd w:id="50"/>
    </w:p>
    <w:p w14:paraId="04052384" w14:textId="6D938504" w:rsidR="000E7499" w:rsidRPr="00D858F6" w:rsidRDefault="000E7499" w:rsidP="000E7499">
      <w:pPr>
        <w:pStyle w:val="3"/>
        <w:rPr>
          <w:sz w:val="21"/>
          <w:szCs w:val="21"/>
        </w:rPr>
      </w:pPr>
      <w:bookmarkStart w:id="51" w:name="_Toc531292972"/>
      <w:r w:rsidRPr="00D858F6">
        <w:rPr>
          <w:sz w:val="21"/>
          <w:szCs w:val="21"/>
        </w:rPr>
        <w:t>Implementation Requirements</w:t>
      </w:r>
      <w:bookmarkEnd w:id="51"/>
    </w:p>
    <w:p w14:paraId="45985F6F" w14:textId="2BDFF9A6" w:rsidR="005A04AC" w:rsidRPr="005A04AC" w:rsidRDefault="005A04AC" w:rsidP="00CB4D00">
      <w:pPr>
        <w:numPr>
          <w:ilvl w:val="0"/>
          <w:numId w:val="14"/>
        </w:numPr>
        <w:rPr>
          <w:szCs w:val="21"/>
        </w:rPr>
      </w:pPr>
      <w:r w:rsidRPr="005A04AC">
        <w:rPr>
          <w:rFonts w:hint="eastAsia"/>
          <w:b/>
          <w:szCs w:val="21"/>
        </w:rPr>
        <w:t>Requirements about who should be involved:</w:t>
      </w:r>
      <w:r>
        <w:rPr>
          <w:rFonts w:hint="eastAsia"/>
          <w:szCs w:val="21"/>
        </w:rPr>
        <w:t xml:space="preserve"> In order to develop and deliver this application, </w:t>
      </w:r>
      <w:r w:rsidR="00BC47CF">
        <w:rPr>
          <w:szCs w:val="21"/>
        </w:rPr>
        <w:t xml:space="preserve">a clinical team and a mobile software development team are needed. Also, business information consultants, business marketing and medical law people are needed after the application is implemented and put into use. </w:t>
      </w:r>
    </w:p>
    <w:p w14:paraId="66E6E292" w14:textId="39D9086E" w:rsidR="006053A5" w:rsidRDefault="000E049F" w:rsidP="00CB4D00">
      <w:pPr>
        <w:numPr>
          <w:ilvl w:val="0"/>
          <w:numId w:val="14"/>
        </w:numPr>
        <w:rPr>
          <w:szCs w:val="21"/>
        </w:rPr>
      </w:pPr>
      <w:r w:rsidRPr="00D858F6">
        <w:rPr>
          <w:b/>
          <w:szCs w:val="21"/>
        </w:rPr>
        <w:t xml:space="preserve">Medical service directory advice given to users should be reliable: </w:t>
      </w:r>
      <w:r w:rsidR="00C37E97" w:rsidRPr="00D858F6">
        <w:rPr>
          <w:szCs w:val="21"/>
        </w:rPr>
        <w:t>One of the objectives of this application, and the key towards the success of this application, is that the application should be able to return accurate advice based on users’ input medical conditions and its knowledge base. Therefore, the advice of which medical service the user under a medical condition shall be accurate and reliable.</w:t>
      </w:r>
      <w:r w:rsidR="00855C0C">
        <w:rPr>
          <w:szCs w:val="21"/>
        </w:rPr>
        <w:t xml:space="preserve"> The project leader shall have a training day for the whole team on the proposed workflow.</w:t>
      </w:r>
    </w:p>
    <w:p w14:paraId="2C3FC0EB" w14:textId="3EEF6F47" w:rsidR="009636A7" w:rsidRPr="009636A7" w:rsidRDefault="009636A7" w:rsidP="00CB4D00">
      <w:pPr>
        <w:numPr>
          <w:ilvl w:val="0"/>
          <w:numId w:val="14"/>
        </w:numPr>
        <w:rPr>
          <w:szCs w:val="21"/>
        </w:rPr>
      </w:pPr>
      <w:r>
        <w:rPr>
          <w:b/>
          <w:szCs w:val="21"/>
        </w:rPr>
        <w:t xml:space="preserve">The user interface (UI) should correspond to the workflow: </w:t>
      </w:r>
      <w:r w:rsidRPr="009636A7">
        <w:rPr>
          <w:szCs w:val="21"/>
        </w:rPr>
        <w:t xml:space="preserve">For the developed application, </w:t>
      </w:r>
      <w:r>
        <w:rPr>
          <w:szCs w:val="21"/>
        </w:rPr>
        <w:t xml:space="preserve">workflow of using the application should correspond to what is proposed in Part I, from steps 1 – 8. </w:t>
      </w:r>
      <w:r w:rsidR="006A2ADB">
        <w:rPr>
          <w:szCs w:val="21"/>
        </w:rPr>
        <w:t xml:space="preserve">Some users need to confirm the workflow throughout the design processes. </w:t>
      </w:r>
    </w:p>
    <w:p w14:paraId="365F2A16" w14:textId="1B5DF536" w:rsidR="00C37E97" w:rsidRPr="00D858F6" w:rsidRDefault="00C37E97" w:rsidP="00CB4D00">
      <w:pPr>
        <w:numPr>
          <w:ilvl w:val="0"/>
          <w:numId w:val="14"/>
        </w:numPr>
        <w:rPr>
          <w:szCs w:val="21"/>
        </w:rPr>
      </w:pPr>
      <w:r w:rsidRPr="00D858F6">
        <w:rPr>
          <w:b/>
          <w:szCs w:val="21"/>
        </w:rPr>
        <w:t>Questions proposed by the application should be easy to understand and answer:</w:t>
      </w:r>
      <w:r w:rsidRPr="00D858F6">
        <w:rPr>
          <w:szCs w:val="21"/>
        </w:rPr>
        <w:t xml:space="preserve"> Since the application might ask users questions under the situations that an advice is not available under general symptoms, those questions (entered by professional clinicians) should be easy to understand and easy and quick to answer. Therefore, the questions should better be designed as multiple-choice questions. </w:t>
      </w:r>
      <w:r w:rsidR="002E555C">
        <w:rPr>
          <w:szCs w:val="21"/>
        </w:rPr>
        <w:t xml:space="preserve">Some users shall involve in writing and checking those questions. </w:t>
      </w:r>
    </w:p>
    <w:p w14:paraId="286DAF73" w14:textId="0AE042AD" w:rsidR="00C37E97" w:rsidRDefault="00C37E97" w:rsidP="00CB4D00">
      <w:pPr>
        <w:numPr>
          <w:ilvl w:val="0"/>
          <w:numId w:val="14"/>
        </w:numPr>
        <w:rPr>
          <w:szCs w:val="21"/>
        </w:rPr>
      </w:pPr>
      <w:r w:rsidRPr="00D858F6">
        <w:rPr>
          <w:b/>
          <w:szCs w:val="21"/>
        </w:rPr>
        <w:t>Data recording patients’ symptoms and the given advices should be transferred safely:</w:t>
      </w:r>
      <w:r w:rsidRPr="00D858F6">
        <w:rPr>
          <w:szCs w:val="21"/>
        </w:rPr>
        <w:t xml:space="preserve"> Taken into consideration of protecting users’ privacies</w:t>
      </w:r>
      <w:r w:rsidR="006053A5" w:rsidRPr="00D858F6">
        <w:rPr>
          <w:szCs w:val="21"/>
        </w:rPr>
        <w:t>, the transferred data</w:t>
      </w:r>
      <w:r w:rsidRPr="00D858F6">
        <w:rPr>
          <w:szCs w:val="21"/>
        </w:rPr>
        <w:t xml:space="preserve"> containing patient symptoms and advice being given, from server to patients’ portal,</w:t>
      </w:r>
      <w:r w:rsidR="006053A5" w:rsidRPr="00D858F6">
        <w:rPr>
          <w:szCs w:val="21"/>
        </w:rPr>
        <w:t xml:space="preserve"> should be</w:t>
      </w:r>
      <w:r w:rsidRPr="00D858F6">
        <w:rPr>
          <w:szCs w:val="21"/>
        </w:rPr>
        <w:t xml:space="preserve"> kept safe. Those data shall be encrypted when being transferred in the transferring channel. </w:t>
      </w:r>
    </w:p>
    <w:p w14:paraId="586A97A0" w14:textId="67636753" w:rsidR="00073041" w:rsidRPr="00D858F6" w:rsidRDefault="00073041" w:rsidP="00CB4D00">
      <w:pPr>
        <w:numPr>
          <w:ilvl w:val="0"/>
          <w:numId w:val="14"/>
        </w:numPr>
        <w:rPr>
          <w:szCs w:val="21"/>
        </w:rPr>
      </w:pPr>
      <w:r>
        <w:rPr>
          <w:b/>
          <w:szCs w:val="21"/>
        </w:rPr>
        <w:t>A UI collecting users’ market feedbacks should be designed:</w:t>
      </w:r>
      <w:r>
        <w:rPr>
          <w:szCs w:val="21"/>
        </w:rPr>
        <w:t xml:space="preserve"> The application should contain a UI which users can enter their suggestions about the application. These suggestions should be taken into consideration when the agile processes of improving the application are conducted. </w:t>
      </w:r>
    </w:p>
    <w:p w14:paraId="4E9BD3E2" w14:textId="3E671613" w:rsidR="00C37E97" w:rsidRDefault="00C37E97" w:rsidP="00CB4D00">
      <w:pPr>
        <w:numPr>
          <w:ilvl w:val="0"/>
          <w:numId w:val="14"/>
        </w:numPr>
        <w:rPr>
          <w:szCs w:val="21"/>
        </w:rPr>
      </w:pPr>
      <w:r w:rsidRPr="00D858F6">
        <w:rPr>
          <w:b/>
          <w:szCs w:val="21"/>
        </w:rPr>
        <w:t>Knowledge data entered</w:t>
      </w:r>
      <w:r w:rsidR="009636A7">
        <w:rPr>
          <w:b/>
          <w:szCs w:val="21"/>
        </w:rPr>
        <w:t xml:space="preserve"> and information about health services and personnel</w:t>
      </w:r>
      <w:r w:rsidRPr="00D858F6">
        <w:rPr>
          <w:b/>
          <w:szCs w:val="21"/>
        </w:rPr>
        <w:t xml:space="preserve"> for the application requires constant checking:</w:t>
      </w:r>
      <w:r w:rsidRPr="00D858F6">
        <w:rPr>
          <w:szCs w:val="21"/>
        </w:rPr>
        <w:t xml:space="preserve"> Due to the changing nature of healthcare, the knowledge base which the application queries to give patients advice should be checked constant for the accuracy of advice it gives. </w:t>
      </w:r>
      <w:r w:rsidR="009636A7">
        <w:rPr>
          <w:szCs w:val="21"/>
        </w:rPr>
        <w:t xml:space="preserve">As a second point, the personnel and organizations that provide medical services should also be checked regularly. </w:t>
      </w:r>
    </w:p>
    <w:p w14:paraId="13C6B816" w14:textId="60316D47" w:rsidR="00073041" w:rsidRPr="00D858F6" w:rsidRDefault="00073041" w:rsidP="00CB4D00">
      <w:pPr>
        <w:numPr>
          <w:ilvl w:val="0"/>
          <w:numId w:val="14"/>
        </w:numPr>
        <w:rPr>
          <w:szCs w:val="21"/>
        </w:rPr>
      </w:pPr>
      <w:r>
        <w:rPr>
          <w:b/>
          <w:szCs w:val="21"/>
        </w:rPr>
        <w:t>A UI for clinicians to enter/update data at the background:</w:t>
      </w:r>
      <w:r>
        <w:rPr>
          <w:szCs w:val="21"/>
        </w:rPr>
        <w:t xml:space="preserve"> At the background of this application (this does not present to users), UIs should be there so that clinicians can issue a request to update / add new pieces of data, and the application needs to record who updated </w:t>
      </w:r>
      <w:r>
        <w:rPr>
          <w:szCs w:val="21"/>
        </w:rPr>
        <w:lastRenderedPageBreak/>
        <w:t>what at when.</w:t>
      </w:r>
    </w:p>
    <w:p w14:paraId="0460C4F4" w14:textId="61C908A9" w:rsidR="000E7499" w:rsidRPr="00D858F6" w:rsidRDefault="000E7499" w:rsidP="000E7499">
      <w:pPr>
        <w:pStyle w:val="3"/>
        <w:rPr>
          <w:sz w:val="21"/>
          <w:szCs w:val="21"/>
        </w:rPr>
      </w:pPr>
      <w:bookmarkStart w:id="52" w:name="_Toc531292973"/>
      <w:r w:rsidRPr="00D858F6">
        <w:rPr>
          <w:sz w:val="21"/>
          <w:szCs w:val="21"/>
        </w:rPr>
        <w:t>Intended Implementation Processes</w:t>
      </w:r>
      <w:bookmarkEnd w:id="52"/>
    </w:p>
    <w:p w14:paraId="7D668D70" w14:textId="0C7A1528" w:rsidR="00AE1445" w:rsidRDefault="00AE1445" w:rsidP="00972BD4">
      <w:pPr>
        <w:ind w:firstLine="420"/>
        <w:rPr>
          <w:szCs w:val="21"/>
        </w:rPr>
      </w:pPr>
      <w:r>
        <w:rPr>
          <w:rFonts w:hint="eastAsia"/>
          <w:szCs w:val="21"/>
        </w:rPr>
        <w:t xml:space="preserve">Taken into consideration that the scale of data collection </w:t>
      </w:r>
      <w:r>
        <w:rPr>
          <w:szCs w:val="21"/>
        </w:rPr>
        <w:t xml:space="preserve">and number of users </w:t>
      </w:r>
      <w:r w:rsidR="00972BD4">
        <w:rPr>
          <w:szCs w:val="21"/>
        </w:rPr>
        <w:t xml:space="preserve">might grow, the implementation processes are suggested to be conducted in an agile manner. </w:t>
      </w:r>
    </w:p>
    <w:p w14:paraId="73255CE3" w14:textId="13A1CA09" w:rsidR="00972BD4" w:rsidRDefault="00972BD4" w:rsidP="00972BD4">
      <w:pPr>
        <w:ind w:firstLine="420"/>
        <w:rPr>
          <w:szCs w:val="21"/>
        </w:rPr>
      </w:pPr>
    </w:p>
    <w:p w14:paraId="72BAB6F3" w14:textId="77777777" w:rsidR="00972BD4" w:rsidRDefault="00AE1445" w:rsidP="004F46ED">
      <w:pPr>
        <w:numPr>
          <w:ilvl w:val="0"/>
          <w:numId w:val="15"/>
        </w:numPr>
        <w:rPr>
          <w:szCs w:val="21"/>
        </w:rPr>
      </w:pPr>
      <w:r>
        <w:rPr>
          <w:szCs w:val="21"/>
        </w:rPr>
        <w:t>Phase</w:t>
      </w:r>
      <w:r>
        <w:rPr>
          <w:rFonts w:hint="eastAsia"/>
          <w:szCs w:val="21"/>
        </w:rPr>
        <w:t xml:space="preserve"> 1</w:t>
      </w:r>
      <w:r>
        <w:rPr>
          <w:szCs w:val="21"/>
        </w:rPr>
        <w:t>:</w:t>
      </w:r>
      <w:r>
        <w:rPr>
          <w:rFonts w:hint="eastAsia"/>
          <w:szCs w:val="21"/>
        </w:rPr>
        <w:t xml:space="preserve"> </w:t>
      </w:r>
      <w:r w:rsidR="00972BD4">
        <w:rPr>
          <w:szCs w:val="21"/>
        </w:rPr>
        <w:t>Initial d</w:t>
      </w:r>
      <w:r>
        <w:rPr>
          <w:rFonts w:hint="eastAsia"/>
          <w:szCs w:val="21"/>
        </w:rPr>
        <w:t xml:space="preserve">ata entering and </w:t>
      </w:r>
      <w:r w:rsidR="00972BD4">
        <w:rPr>
          <w:szCs w:val="21"/>
        </w:rPr>
        <w:t>s</w:t>
      </w:r>
      <w:r>
        <w:rPr>
          <w:szCs w:val="21"/>
        </w:rPr>
        <w:t xml:space="preserve">oftware architecture design: </w:t>
      </w:r>
    </w:p>
    <w:p w14:paraId="3ABD8D63" w14:textId="77777777" w:rsidR="00073041" w:rsidRDefault="00073041" w:rsidP="00972BD4">
      <w:pPr>
        <w:ind w:firstLine="420"/>
        <w:rPr>
          <w:szCs w:val="21"/>
        </w:rPr>
      </w:pPr>
    </w:p>
    <w:p w14:paraId="0A8E3A2B" w14:textId="1CD504E9" w:rsidR="00434B1E" w:rsidRDefault="00972BD4" w:rsidP="00434B1E">
      <w:pPr>
        <w:ind w:firstLine="420"/>
        <w:rPr>
          <w:szCs w:val="21"/>
        </w:rPr>
      </w:pPr>
      <w:r>
        <w:rPr>
          <w:szCs w:val="21"/>
        </w:rPr>
        <w:t>C</w:t>
      </w:r>
      <w:r w:rsidR="00380559" w:rsidRPr="00D858F6">
        <w:rPr>
          <w:szCs w:val="21"/>
        </w:rPr>
        <w:t xml:space="preserve">linicians </w:t>
      </w:r>
      <w:r>
        <w:rPr>
          <w:szCs w:val="21"/>
        </w:rPr>
        <w:t xml:space="preserve">participated in this project should be given 3 months </w:t>
      </w:r>
      <w:r w:rsidR="00380559" w:rsidRPr="00D858F6">
        <w:rPr>
          <w:szCs w:val="21"/>
        </w:rPr>
        <w:t>to enter data</w:t>
      </w:r>
      <w:r>
        <w:rPr>
          <w:szCs w:val="21"/>
        </w:rPr>
        <w:t xml:space="preserve"> into the knowledge base about symptoms and suggestions</w:t>
      </w:r>
      <w:r w:rsidR="00380559" w:rsidRPr="00D858F6">
        <w:rPr>
          <w:szCs w:val="21"/>
        </w:rPr>
        <w:t xml:space="preserve"> </w:t>
      </w:r>
      <w:r>
        <w:rPr>
          <w:szCs w:val="21"/>
        </w:rPr>
        <w:t xml:space="preserve">in the format of table 1-8-1 and 1-8-2. Also, medical associations and societies (such as Australian Medical Association, AMA) should be conducted for gaining data about current medical services and personnel available in Australia. </w:t>
      </w:r>
      <w:r w:rsidR="00434B1E">
        <w:rPr>
          <w:szCs w:val="21"/>
        </w:rPr>
        <w:t xml:space="preserve">The IT people and the clinical team should confirm the design before implementation. The design should be updated by those teams before they start implementation. </w:t>
      </w:r>
    </w:p>
    <w:p w14:paraId="69E31087" w14:textId="47560D60" w:rsidR="00972BD4" w:rsidRDefault="005A04AC" w:rsidP="004F46ED">
      <w:pPr>
        <w:ind w:firstLine="420"/>
        <w:rPr>
          <w:szCs w:val="21"/>
        </w:rPr>
      </w:pPr>
      <w:r>
        <w:rPr>
          <w:szCs w:val="21"/>
        </w:rPr>
        <w:t xml:space="preserve">At the meanwhile, </w:t>
      </w:r>
      <w:r w:rsidR="004D01ED">
        <w:rPr>
          <w:rFonts w:hint="eastAsia"/>
          <w:szCs w:val="21"/>
        </w:rPr>
        <w:t>the</w:t>
      </w:r>
      <w:r w:rsidR="004D01ED">
        <w:rPr>
          <w:szCs w:val="21"/>
        </w:rPr>
        <w:t xml:space="preserve"> development team needs to start working on the initial architecture of the application, taken into considerations of the </w:t>
      </w:r>
      <w:r w:rsidR="009636A7">
        <w:rPr>
          <w:szCs w:val="21"/>
        </w:rPr>
        <w:t>knowledge base designed in Part-I and the user interfaces for users to interact with</w:t>
      </w:r>
      <w:r w:rsidR="004F46ED">
        <w:rPr>
          <w:szCs w:val="21"/>
        </w:rPr>
        <w:t>, especially how the designed interfaces can fit the clinical workflow.</w:t>
      </w:r>
    </w:p>
    <w:p w14:paraId="1A305B08" w14:textId="77777777" w:rsidR="00972BD4" w:rsidRPr="00D858F6" w:rsidRDefault="00972BD4" w:rsidP="00972BD4">
      <w:pPr>
        <w:rPr>
          <w:szCs w:val="21"/>
        </w:rPr>
      </w:pPr>
    </w:p>
    <w:p w14:paraId="56BB4111" w14:textId="145FDC74" w:rsidR="00AE1445" w:rsidRDefault="00AE1445" w:rsidP="004F46ED">
      <w:pPr>
        <w:numPr>
          <w:ilvl w:val="0"/>
          <w:numId w:val="15"/>
        </w:numPr>
        <w:rPr>
          <w:szCs w:val="21"/>
        </w:rPr>
      </w:pPr>
      <w:r>
        <w:rPr>
          <w:szCs w:val="21"/>
        </w:rPr>
        <w:t>Phase 2: Execute the implementation and testing</w:t>
      </w:r>
    </w:p>
    <w:p w14:paraId="3C991A91" w14:textId="2589E6A5" w:rsidR="004F46ED" w:rsidRDefault="004F46ED" w:rsidP="004F46ED">
      <w:pPr>
        <w:ind w:left="840"/>
        <w:rPr>
          <w:szCs w:val="21"/>
        </w:rPr>
      </w:pPr>
    </w:p>
    <w:p w14:paraId="3662168B" w14:textId="54402232" w:rsidR="004F46ED" w:rsidRDefault="000A1889" w:rsidP="004F46ED">
      <w:pPr>
        <w:ind w:firstLine="420"/>
        <w:rPr>
          <w:szCs w:val="21"/>
        </w:rPr>
      </w:pPr>
      <w:r w:rsidRPr="000A1889">
        <w:rPr>
          <w:szCs w:val="21"/>
        </w:rPr>
        <w:t>The governance team</w:t>
      </w:r>
      <w:r w:rsidR="001034A8" w:rsidRPr="000A1889">
        <w:rPr>
          <w:szCs w:val="21"/>
        </w:rPr>
        <w:t xml:space="preserve"> should be trained about how to use the system to enter data before they beginning to enter actual data, by IT teams. </w:t>
      </w:r>
      <w:r w:rsidR="004F46ED" w:rsidRPr="000A1889">
        <w:rPr>
          <w:szCs w:val="21"/>
        </w:rPr>
        <w:t>B</w:t>
      </w:r>
      <w:r w:rsidR="004F46ED">
        <w:rPr>
          <w:szCs w:val="21"/>
        </w:rPr>
        <w:t>ased on the data entered at the end of the 3</w:t>
      </w:r>
      <w:r w:rsidR="004F46ED" w:rsidRPr="004F46ED">
        <w:rPr>
          <w:szCs w:val="21"/>
          <w:vertAlign w:val="superscript"/>
        </w:rPr>
        <w:t>rd</w:t>
      </w:r>
      <w:r w:rsidR="004F46ED">
        <w:rPr>
          <w:szCs w:val="21"/>
        </w:rPr>
        <w:t xml:space="preserve"> month, the development team then actually develops the application, which is proposed to take approximately one month. After that, the team runs the application test and check the presented data again with the clinical team to ensure that the advices given to the users</w:t>
      </w:r>
      <w:r w:rsidR="00F958ED">
        <w:rPr>
          <w:szCs w:val="21"/>
        </w:rPr>
        <w:t xml:space="preserve"> corresponds</w:t>
      </w:r>
      <w:r w:rsidR="004F46ED">
        <w:rPr>
          <w:szCs w:val="21"/>
        </w:rPr>
        <w:t xml:space="preserve"> the </w:t>
      </w:r>
      <w:r w:rsidR="00F958ED">
        <w:rPr>
          <w:szCs w:val="21"/>
        </w:rPr>
        <w:t xml:space="preserve">advice from </w:t>
      </w:r>
      <w:r w:rsidR="004F46ED">
        <w:rPr>
          <w:szCs w:val="21"/>
        </w:rPr>
        <w:t xml:space="preserve">clinical professions. </w:t>
      </w:r>
      <w:r>
        <w:rPr>
          <w:szCs w:val="21"/>
        </w:rPr>
        <w:t>They have to have inductions to new team members. training processes and develop training documentations. A member of the team will be given responsibility for those processes, at the times that the change same.</w:t>
      </w:r>
      <w:r w:rsidR="00CD1F7A">
        <w:rPr>
          <w:szCs w:val="21"/>
        </w:rPr>
        <w:t xml:space="preserve"> The IT team need to develop the software user on-screen live user-guidance. </w:t>
      </w:r>
    </w:p>
    <w:p w14:paraId="346EAD3E" w14:textId="5EE91606" w:rsidR="00F958ED" w:rsidRDefault="00F958ED" w:rsidP="004F46ED">
      <w:pPr>
        <w:ind w:firstLine="420"/>
        <w:rPr>
          <w:szCs w:val="21"/>
        </w:rPr>
      </w:pPr>
      <w:r>
        <w:rPr>
          <w:szCs w:val="21"/>
        </w:rPr>
        <w:t xml:space="preserve">At the meanwhile, the clinicians can keep entering data. Also, they might update the data they entered, but those updates must be recorded properly as well. </w:t>
      </w:r>
    </w:p>
    <w:p w14:paraId="579517B6" w14:textId="77777777" w:rsidR="004F46ED" w:rsidRDefault="004F46ED" w:rsidP="004F46ED">
      <w:pPr>
        <w:ind w:left="840"/>
        <w:rPr>
          <w:szCs w:val="21"/>
        </w:rPr>
      </w:pPr>
    </w:p>
    <w:p w14:paraId="7374DA1A" w14:textId="754C56B7" w:rsidR="00380559" w:rsidRDefault="00F958ED" w:rsidP="00390F2A">
      <w:pPr>
        <w:numPr>
          <w:ilvl w:val="0"/>
          <w:numId w:val="15"/>
        </w:numPr>
        <w:rPr>
          <w:szCs w:val="21"/>
        </w:rPr>
      </w:pPr>
      <w:r w:rsidRPr="00F81D14">
        <w:rPr>
          <w:rFonts w:hint="eastAsia"/>
          <w:szCs w:val="21"/>
        </w:rPr>
        <w:t xml:space="preserve">Phase 3: Design </w:t>
      </w:r>
      <w:r w:rsidR="00463CAF" w:rsidRPr="00F81D14">
        <w:rPr>
          <w:szCs w:val="21"/>
        </w:rPr>
        <w:t xml:space="preserve">agile processes of </w:t>
      </w:r>
      <w:r w:rsidRPr="00F81D14">
        <w:rPr>
          <w:rFonts w:hint="eastAsia"/>
          <w:szCs w:val="21"/>
        </w:rPr>
        <w:t>maintenance and improvements</w:t>
      </w:r>
    </w:p>
    <w:p w14:paraId="0CA79B40" w14:textId="77777777" w:rsidR="00F81D14" w:rsidRPr="00F81D14" w:rsidRDefault="00F81D14" w:rsidP="00F81D14">
      <w:pPr>
        <w:ind w:left="420"/>
        <w:rPr>
          <w:szCs w:val="21"/>
        </w:rPr>
      </w:pPr>
    </w:p>
    <w:p w14:paraId="54DAEA84" w14:textId="77777777" w:rsidR="00073041" w:rsidRDefault="00463CAF" w:rsidP="00073041">
      <w:pPr>
        <w:ind w:firstLine="420"/>
        <w:rPr>
          <w:szCs w:val="21"/>
        </w:rPr>
      </w:pPr>
      <w:r>
        <w:rPr>
          <w:szCs w:val="21"/>
        </w:rPr>
        <w:t>After first 2 phases, the version 1.0 of the application can be put into market, to at least ser</w:t>
      </w:r>
      <w:r w:rsidR="00073041">
        <w:rPr>
          <w:szCs w:val="21"/>
        </w:rPr>
        <w:t>ve patients with some symptoms. During this time, the developer team should discuss with clinical professions and gather marketing feedbacks about the application, to prepare for further maintenance works. Together, the two teams should d</w:t>
      </w:r>
      <w:r w:rsidR="00AE1445">
        <w:rPr>
          <w:szCs w:val="21"/>
        </w:rPr>
        <w:t>esign maintenance strategies, guidelines and sign off the agreements</w:t>
      </w:r>
      <w:r w:rsidR="00073041">
        <w:rPr>
          <w:szCs w:val="21"/>
        </w:rPr>
        <w:t>, marketing, law and business people might also be involved in this process</w:t>
      </w:r>
    </w:p>
    <w:p w14:paraId="04D2C26A" w14:textId="6757CA92" w:rsidR="00073041" w:rsidRDefault="00073041" w:rsidP="00073041">
      <w:pPr>
        <w:ind w:firstLine="420"/>
        <w:rPr>
          <w:szCs w:val="21"/>
        </w:rPr>
      </w:pPr>
      <w:r>
        <w:rPr>
          <w:rFonts w:hint="eastAsia"/>
          <w:szCs w:val="21"/>
        </w:rPr>
        <w:t xml:space="preserve">Then the whole application is ready for entering an agile </w:t>
      </w:r>
      <w:r>
        <w:rPr>
          <w:szCs w:val="21"/>
        </w:rPr>
        <w:t>process</w:t>
      </w:r>
      <w:r>
        <w:rPr>
          <w:rFonts w:hint="eastAsia"/>
          <w:szCs w:val="21"/>
        </w:rPr>
        <w:t xml:space="preserve"> of keeping improving, following those steps:</w:t>
      </w:r>
    </w:p>
    <w:p w14:paraId="250CB2D3" w14:textId="697B5573" w:rsidR="00073041" w:rsidRDefault="00073041" w:rsidP="00073041">
      <w:pPr>
        <w:ind w:firstLine="420"/>
        <w:rPr>
          <w:szCs w:val="21"/>
        </w:rPr>
      </w:pPr>
      <w:r>
        <w:rPr>
          <w:szCs w:val="21"/>
        </w:rPr>
        <w:t xml:space="preserve">Step 1: Developers / IT managers make a backup each time before the agile improvement starts, </w:t>
      </w:r>
      <w:r>
        <w:rPr>
          <w:szCs w:val="21"/>
        </w:rPr>
        <w:lastRenderedPageBreak/>
        <w:t xml:space="preserve">to prevent possible data loses. </w:t>
      </w:r>
    </w:p>
    <w:p w14:paraId="07C0FE51" w14:textId="42D0B22F" w:rsidR="00073041" w:rsidRDefault="00073041" w:rsidP="00073041">
      <w:pPr>
        <w:ind w:firstLine="420"/>
        <w:rPr>
          <w:szCs w:val="21"/>
        </w:rPr>
      </w:pPr>
      <w:r>
        <w:rPr>
          <w:szCs w:val="21"/>
        </w:rPr>
        <w:t>Step 2: Clinicians / professional clinical teams update the knowledge base and service data, and notifies the developers that the update is done.</w:t>
      </w:r>
      <w:r w:rsidR="00BE2F5B">
        <w:rPr>
          <w:szCs w:val="21"/>
        </w:rPr>
        <w:t xml:space="preserve"> If they found the architecture of the data model needs to be updated for the next phase so that they can enter different forms of data, they should document their requirements and pass it to the IT/development teams responsible for stage 3. </w:t>
      </w:r>
    </w:p>
    <w:p w14:paraId="025B4200" w14:textId="185693BA" w:rsidR="00073041" w:rsidRDefault="00073041" w:rsidP="00073041">
      <w:pPr>
        <w:ind w:firstLine="420"/>
        <w:rPr>
          <w:szCs w:val="21"/>
        </w:rPr>
      </w:pPr>
      <w:r>
        <w:rPr>
          <w:szCs w:val="21"/>
        </w:rPr>
        <w:t>Step 3: The developers design and develop new architecture</w:t>
      </w:r>
      <w:r w:rsidR="00BE2F5B">
        <w:rPr>
          <w:szCs w:val="21"/>
        </w:rPr>
        <w:t xml:space="preserve"> (application UI, database and web structures)</w:t>
      </w:r>
      <w:r>
        <w:rPr>
          <w:szCs w:val="21"/>
        </w:rPr>
        <w:t xml:space="preserve"> based on the updates by clinical professions</w:t>
      </w:r>
      <w:r w:rsidR="00BE2F5B">
        <w:rPr>
          <w:szCs w:val="21"/>
        </w:rPr>
        <w:t xml:space="preserve"> and feedbacks from the markets</w:t>
      </w:r>
      <w:r>
        <w:rPr>
          <w:szCs w:val="21"/>
        </w:rPr>
        <w:t xml:space="preserve">. </w:t>
      </w:r>
    </w:p>
    <w:p w14:paraId="5E0A3BAC" w14:textId="73C268EA" w:rsidR="00380559" w:rsidRPr="00073041" w:rsidRDefault="00073041" w:rsidP="00073041">
      <w:pPr>
        <w:ind w:firstLine="420"/>
        <w:rPr>
          <w:szCs w:val="21"/>
        </w:rPr>
      </w:pPr>
      <w:r>
        <w:rPr>
          <w:szCs w:val="21"/>
        </w:rPr>
        <w:t xml:space="preserve">And those 3 steps </w:t>
      </w:r>
      <w:r w:rsidR="008B1387">
        <w:rPr>
          <w:szCs w:val="21"/>
        </w:rPr>
        <w:t>loop</w:t>
      </w:r>
      <w:r>
        <w:rPr>
          <w:szCs w:val="21"/>
        </w:rPr>
        <w:t xml:space="preserve"> each time more data / updated data needs to be added to the </w:t>
      </w:r>
      <w:r w:rsidR="00D10221">
        <w:rPr>
          <w:szCs w:val="21"/>
        </w:rPr>
        <w:t>application</w:t>
      </w:r>
      <w:r>
        <w:rPr>
          <w:szCs w:val="21"/>
        </w:rPr>
        <w:t xml:space="preserve">. </w:t>
      </w:r>
      <w:r w:rsidR="00D10221">
        <w:rPr>
          <w:szCs w:val="21"/>
        </w:rPr>
        <w:t>Therefore, the application can be scalable after it is initially developed, in terms of the advice given to users and ha</w:t>
      </w:r>
      <w:r w:rsidR="00D10221" w:rsidRPr="00CF3CF5">
        <w:rPr>
          <w:szCs w:val="21"/>
        </w:rPr>
        <w:t xml:space="preserve">ndling growing number of users. </w:t>
      </w:r>
      <w:r w:rsidR="004B6FF7" w:rsidRPr="00CF3CF5">
        <w:rPr>
          <w:szCs w:val="21"/>
        </w:rPr>
        <w:t>T</w:t>
      </w:r>
      <w:r w:rsidR="004B6FF7" w:rsidRPr="00CF3CF5">
        <w:rPr>
          <w:rFonts w:hint="eastAsia"/>
          <w:szCs w:val="21"/>
        </w:rPr>
        <w:t>h</w:t>
      </w:r>
      <w:r w:rsidR="004B6FF7" w:rsidRPr="00CF3CF5">
        <w:rPr>
          <w:szCs w:val="21"/>
        </w:rPr>
        <w:t>e decisions of when to update the application and when clinicians should hand raw materials to developers, are in responsible of business administrative.</w:t>
      </w:r>
      <w:r w:rsidR="004B6FF7">
        <w:rPr>
          <w:szCs w:val="21"/>
        </w:rPr>
        <w:t xml:space="preserve"> </w:t>
      </w:r>
    </w:p>
    <w:p w14:paraId="1A871F5F" w14:textId="694A0101" w:rsidR="00AB283E" w:rsidRPr="00AB283E" w:rsidRDefault="00AB283E" w:rsidP="00AB283E">
      <w:pPr>
        <w:pStyle w:val="3"/>
        <w:rPr>
          <w:sz w:val="21"/>
          <w:szCs w:val="21"/>
        </w:rPr>
      </w:pPr>
      <w:bookmarkStart w:id="53" w:name="_Toc531292974"/>
      <w:r w:rsidRPr="00AB283E">
        <w:rPr>
          <w:rFonts w:hint="eastAsia"/>
          <w:sz w:val="21"/>
          <w:szCs w:val="21"/>
        </w:rPr>
        <w:t>P</w:t>
      </w:r>
      <w:r w:rsidRPr="00AB283E">
        <w:rPr>
          <w:sz w:val="21"/>
          <w:szCs w:val="21"/>
        </w:rPr>
        <w:t>otential Benefits of the system bringing to clinical workflow</w:t>
      </w:r>
      <w:bookmarkEnd w:id="53"/>
    </w:p>
    <w:p w14:paraId="45BB34D3" w14:textId="03D8EB8A" w:rsidR="00D10221" w:rsidRDefault="00D10221" w:rsidP="005942B7">
      <w:pPr>
        <w:rPr>
          <w:szCs w:val="21"/>
        </w:rPr>
      </w:pPr>
      <w:r>
        <w:rPr>
          <w:rFonts w:hint="eastAsia"/>
          <w:szCs w:val="21"/>
        </w:rPr>
        <w:t>As for patients, this system might bring following benefits:</w:t>
      </w:r>
    </w:p>
    <w:p w14:paraId="33D0AC74" w14:textId="0EB7358A" w:rsidR="00D10221" w:rsidRDefault="00D10221" w:rsidP="00D10221">
      <w:pPr>
        <w:numPr>
          <w:ilvl w:val="0"/>
          <w:numId w:val="16"/>
        </w:numPr>
        <w:rPr>
          <w:szCs w:val="21"/>
        </w:rPr>
      </w:pPr>
      <w:r>
        <w:rPr>
          <w:rFonts w:hint="eastAsia"/>
          <w:szCs w:val="21"/>
        </w:rPr>
        <w:t xml:space="preserve">Their potential risks can be </w:t>
      </w:r>
      <w:r>
        <w:rPr>
          <w:szCs w:val="21"/>
        </w:rPr>
        <w:t>accurately</w:t>
      </w:r>
      <w:r>
        <w:rPr>
          <w:rFonts w:hint="eastAsia"/>
          <w:szCs w:val="21"/>
        </w:rPr>
        <w:t xml:space="preserve"> </w:t>
      </w:r>
      <w:r>
        <w:rPr>
          <w:szCs w:val="21"/>
        </w:rPr>
        <w:t>dealt with by proper medical services and dealt in time.</w:t>
      </w:r>
    </w:p>
    <w:p w14:paraId="258DABAD" w14:textId="5FD11642" w:rsidR="00D10221" w:rsidRDefault="00D10221" w:rsidP="00D10221">
      <w:pPr>
        <w:numPr>
          <w:ilvl w:val="0"/>
          <w:numId w:val="16"/>
        </w:numPr>
        <w:rPr>
          <w:szCs w:val="21"/>
        </w:rPr>
      </w:pPr>
      <w:r>
        <w:rPr>
          <w:szCs w:val="21"/>
        </w:rPr>
        <w:t>They might discover the closest medical services to them that they previously are not aware of.</w:t>
      </w:r>
    </w:p>
    <w:p w14:paraId="734FD789" w14:textId="06CCB454" w:rsidR="00D10221" w:rsidRDefault="00D10221" w:rsidP="00D10221">
      <w:pPr>
        <w:numPr>
          <w:ilvl w:val="0"/>
          <w:numId w:val="16"/>
        </w:numPr>
        <w:rPr>
          <w:szCs w:val="21"/>
        </w:rPr>
      </w:pPr>
      <w:r>
        <w:rPr>
          <w:szCs w:val="21"/>
        </w:rPr>
        <w:t>They might learn some tips to deal with some of the symptoms based on the advice provided.</w:t>
      </w:r>
    </w:p>
    <w:p w14:paraId="762EBF4C" w14:textId="3CEB1D93" w:rsidR="00D10221" w:rsidRDefault="00D10221" w:rsidP="00D10221">
      <w:pPr>
        <w:rPr>
          <w:szCs w:val="21"/>
        </w:rPr>
      </w:pPr>
    </w:p>
    <w:p w14:paraId="22DA684C" w14:textId="1D576FE6" w:rsidR="00D10221" w:rsidRDefault="00D10221" w:rsidP="00D10221">
      <w:pPr>
        <w:rPr>
          <w:szCs w:val="21"/>
        </w:rPr>
      </w:pPr>
      <w:r>
        <w:rPr>
          <w:szCs w:val="21"/>
        </w:rPr>
        <w:t>As for clinicians, the system might bring following benefits:</w:t>
      </w:r>
    </w:p>
    <w:p w14:paraId="7ABE3F05" w14:textId="4BDDA08E" w:rsidR="0095005D" w:rsidRDefault="0095005D" w:rsidP="00D10221">
      <w:pPr>
        <w:numPr>
          <w:ilvl w:val="0"/>
          <w:numId w:val="17"/>
        </w:numPr>
        <w:rPr>
          <w:szCs w:val="21"/>
        </w:rPr>
      </w:pPr>
      <w:r>
        <w:rPr>
          <w:szCs w:val="21"/>
        </w:rPr>
        <w:t xml:space="preserve">Time spent on deciding the correct triage category for each patient could be less, leading to the improve of clinical work efficiency. </w:t>
      </w:r>
    </w:p>
    <w:p w14:paraId="106545C6" w14:textId="5FF219C0" w:rsidR="008F7FF7" w:rsidRDefault="008F7FF7" w:rsidP="00D10221">
      <w:pPr>
        <w:numPr>
          <w:ilvl w:val="0"/>
          <w:numId w:val="17"/>
        </w:numPr>
        <w:rPr>
          <w:szCs w:val="21"/>
        </w:rPr>
      </w:pPr>
      <w:r>
        <w:rPr>
          <w:szCs w:val="21"/>
        </w:rPr>
        <w:t xml:space="preserve">Clinicians’ error rates in triaging could be significantly reduced. </w:t>
      </w:r>
    </w:p>
    <w:p w14:paraId="4135DACE" w14:textId="548EDA69" w:rsidR="00AB283E" w:rsidRPr="0095005D" w:rsidRDefault="0095005D" w:rsidP="0095005D">
      <w:pPr>
        <w:numPr>
          <w:ilvl w:val="0"/>
          <w:numId w:val="17"/>
        </w:numPr>
        <w:rPr>
          <w:szCs w:val="21"/>
        </w:rPr>
      </w:pPr>
      <w:r>
        <w:rPr>
          <w:szCs w:val="21"/>
        </w:rPr>
        <w:t>The quality of service especially for patients with serious conditions could be better and quicker.</w:t>
      </w:r>
    </w:p>
    <w:p w14:paraId="13D67D41" w14:textId="35B0E7ED" w:rsidR="00B8259C" w:rsidRPr="00D858F6" w:rsidRDefault="00B8259C" w:rsidP="00FA7D0A">
      <w:pPr>
        <w:pStyle w:val="2"/>
        <w:rPr>
          <w:rFonts w:ascii="Times New Roman" w:hAnsi="Times New Roman" w:cs="Times New Roman"/>
          <w:sz w:val="24"/>
          <w:szCs w:val="24"/>
        </w:rPr>
      </w:pPr>
      <w:bookmarkStart w:id="54" w:name="_Toc531292975"/>
      <w:r w:rsidRPr="00D858F6">
        <w:rPr>
          <w:rFonts w:ascii="Times New Roman" w:hAnsi="Times New Roman" w:cs="Times New Roman"/>
          <w:sz w:val="24"/>
          <w:szCs w:val="24"/>
        </w:rPr>
        <w:t>User Interface and Workflow Requirements</w:t>
      </w:r>
      <w:bookmarkEnd w:id="54"/>
    </w:p>
    <w:p w14:paraId="1501C3D0" w14:textId="53564D97" w:rsidR="008E75BE" w:rsidRDefault="008E75BE" w:rsidP="008E75BE">
      <w:pPr>
        <w:rPr>
          <w:szCs w:val="21"/>
        </w:rPr>
      </w:pPr>
      <w:r>
        <w:rPr>
          <w:rFonts w:hint="eastAsia"/>
          <w:szCs w:val="21"/>
        </w:rPr>
        <w:t>B</w:t>
      </w:r>
      <w:r>
        <w:rPr>
          <w:szCs w:val="21"/>
        </w:rPr>
        <w:t xml:space="preserve">elow are the user interface and workflow requirements for this </w:t>
      </w:r>
      <w:r w:rsidR="008F7FF7">
        <w:rPr>
          <w:szCs w:val="21"/>
        </w:rPr>
        <w:t>system</w:t>
      </w:r>
      <w:r>
        <w:rPr>
          <w:szCs w:val="21"/>
        </w:rPr>
        <w:t xml:space="preserve"> that needs to be taken into consideration during the design of the application: </w:t>
      </w:r>
    </w:p>
    <w:p w14:paraId="37D75E41" w14:textId="77777777" w:rsidR="00613525" w:rsidRDefault="00613525" w:rsidP="008E75BE">
      <w:pPr>
        <w:rPr>
          <w:szCs w:val="21"/>
        </w:rPr>
      </w:pPr>
    </w:p>
    <w:p w14:paraId="322DCEFA" w14:textId="70EF32DF" w:rsidR="008F7FF7" w:rsidRDefault="008F7FF7" w:rsidP="00AD6F8A">
      <w:pPr>
        <w:numPr>
          <w:ilvl w:val="0"/>
          <w:numId w:val="18"/>
        </w:numPr>
        <w:rPr>
          <w:szCs w:val="21"/>
        </w:rPr>
      </w:pPr>
      <w:r>
        <w:rPr>
          <w:rFonts w:hint="eastAsia"/>
          <w:szCs w:val="21"/>
        </w:rPr>
        <w:t>T</w:t>
      </w:r>
      <w:r>
        <w:rPr>
          <w:szCs w:val="21"/>
        </w:rPr>
        <w:t xml:space="preserve">he data collection should minimize its affect to the clinical workflow, namely, key tasks for clinicians at ED is to safe patients, rather than busy entering data. </w:t>
      </w:r>
    </w:p>
    <w:p w14:paraId="237F7E83" w14:textId="300F9FB8" w:rsidR="00F15122" w:rsidRDefault="00F15122" w:rsidP="00AD6F8A">
      <w:pPr>
        <w:numPr>
          <w:ilvl w:val="0"/>
          <w:numId w:val="18"/>
        </w:numPr>
        <w:rPr>
          <w:szCs w:val="21"/>
        </w:rPr>
      </w:pPr>
      <w:r>
        <w:rPr>
          <w:szCs w:val="21"/>
        </w:rPr>
        <w:t xml:space="preserve">Based on the above statement, the UI should support automatic arriving time recording, and breaking-point continue. Also, it should be able to automatically save information already entered by clinicians. </w:t>
      </w:r>
    </w:p>
    <w:p w14:paraId="6993F0A4" w14:textId="4ECB7E9C" w:rsidR="00613525" w:rsidRDefault="00613525" w:rsidP="005942B7">
      <w:pPr>
        <w:numPr>
          <w:ilvl w:val="0"/>
          <w:numId w:val="18"/>
        </w:numPr>
        <w:rPr>
          <w:szCs w:val="21"/>
        </w:rPr>
      </w:pPr>
      <w:r w:rsidRPr="00613525">
        <w:rPr>
          <w:szCs w:val="21"/>
        </w:rPr>
        <w:t>Respond time after user clicked the button should be designed in a proper manner, so that it can respond to users’</w:t>
      </w:r>
      <w:r>
        <w:rPr>
          <w:szCs w:val="21"/>
        </w:rPr>
        <w:t xml:space="preserve"> clicks in a short time.</w:t>
      </w:r>
    </w:p>
    <w:p w14:paraId="6FC50F0B" w14:textId="0E22E787" w:rsidR="00F15122" w:rsidRDefault="00F15122" w:rsidP="005942B7">
      <w:pPr>
        <w:numPr>
          <w:ilvl w:val="0"/>
          <w:numId w:val="18"/>
        </w:numPr>
        <w:rPr>
          <w:szCs w:val="21"/>
        </w:rPr>
      </w:pPr>
      <w:r>
        <w:rPr>
          <w:szCs w:val="21"/>
        </w:rPr>
        <w:t xml:space="preserve">The picture and texts for clinicians to enter body part and symptom data should be clear and easy-to-interact. </w:t>
      </w:r>
    </w:p>
    <w:p w14:paraId="6C18E50E" w14:textId="4D37709D" w:rsidR="00F15122" w:rsidRDefault="00F15122" w:rsidP="005942B7">
      <w:pPr>
        <w:numPr>
          <w:ilvl w:val="0"/>
          <w:numId w:val="18"/>
        </w:numPr>
        <w:rPr>
          <w:szCs w:val="21"/>
        </w:rPr>
      </w:pPr>
      <w:r>
        <w:rPr>
          <w:szCs w:val="21"/>
        </w:rPr>
        <w:t xml:space="preserve">The final triage results should be presented clearly, with alarms available for potential emergency patients. </w:t>
      </w:r>
    </w:p>
    <w:p w14:paraId="4C9CBBE2" w14:textId="50531A3E" w:rsidR="00B8259C" w:rsidRPr="00D858F6" w:rsidRDefault="00B8259C" w:rsidP="00FA7D0A">
      <w:pPr>
        <w:pStyle w:val="2"/>
        <w:rPr>
          <w:rFonts w:ascii="Times New Roman" w:hAnsi="Times New Roman" w:cs="Times New Roman"/>
          <w:sz w:val="24"/>
          <w:szCs w:val="24"/>
        </w:rPr>
      </w:pPr>
      <w:bookmarkStart w:id="55" w:name="_Toc531292976"/>
      <w:r w:rsidRPr="00D858F6">
        <w:rPr>
          <w:rFonts w:ascii="Times New Roman" w:hAnsi="Times New Roman" w:cs="Times New Roman"/>
          <w:sz w:val="24"/>
          <w:szCs w:val="24"/>
        </w:rPr>
        <w:lastRenderedPageBreak/>
        <w:t>Knowledge and System Governance</w:t>
      </w:r>
      <w:bookmarkEnd w:id="55"/>
    </w:p>
    <w:p w14:paraId="1AC85F6F" w14:textId="7C316DB3" w:rsidR="00050385" w:rsidRPr="0093329A" w:rsidRDefault="00050385" w:rsidP="0093329A">
      <w:pPr>
        <w:pStyle w:val="3"/>
        <w:rPr>
          <w:sz w:val="21"/>
          <w:szCs w:val="21"/>
        </w:rPr>
      </w:pPr>
      <w:bookmarkStart w:id="56" w:name="_Toc531292977"/>
      <w:r w:rsidRPr="0093329A">
        <w:rPr>
          <w:rFonts w:hint="eastAsia"/>
          <w:sz w:val="21"/>
          <w:szCs w:val="21"/>
        </w:rPr>
        <w:t>Knowledge Management</w:t>
      </w:r>
      <w:bookmarkEnd w:id="56"/>
    </w:p>
    <w:p w14:paraId="6049F03B" w14:textId="3AC1B401" w:rsidR="00315229" w:rsidRDefault="00E84A95" w:rsidP="00315229">
      <w:pPr>
        <w:ind w:firstLine="420"/>
        <w:rPr>
          <w:szCs w:val="21"/>
        </w:rPr>
      </w:pPr>
      <w:r>
        <w:rPr>
          <w:rFonts w:hint="eastAsia"/>
          <w:szCs w:val="21"/>
        </w:rPr>
        <w:t xml:space="preserve">During the initial implementation stages, </w:t>
      </w:r>
      <w:r w:rsidR="00315229">
        <w:rPr>
          <w:szCs w:val="21"/>
        </w:rPr>
        <w:t xml:space="preserve">knowledge about the correctness of triage should be properly managed – the NN method should be fed with both properly triaged examples and improperly triaged examples – this piece work needs help from the clinical team. </w:t>
      </w:r>
    </w:p>
    <w:p w14:paraId="3423645A" w14:textId="4C9F0CDB" w:rsidR="00315229" w:rsidRDefault="00315229" w:rsidP="00315229">
      <w:pPr>
        <w:ind w:firstLine="420"/>
        <w:rPr>
          <w:szCs w:val="21"/>
        </w:rPr>
      </w:pPr>
      <w:r>
        <w:rPr>
          <w:szCs w:val="21"/>
        </w:rPr>
        <w:t xml:space="preserve">Also during the development stage, the algorithm knowledge about machine learning model(s) that are proper for this purpose should be managed by the machine learning expert team and the IT team, the knowledge about proper design of interface should be managed by the IT team. </w:t>
      </w:r>
    </w:p>
    <w:p w14:paraId="39C7ACA8" w14:textId="0D855B68" w:rsidR="00E84A95" w:rsidRDefault="00315229" w:rsidP="00315229">
      <w:pPr>
        <w:ind w:firstLine="420"/>
        <w:rPr>
          <w:szCs w:val="21"/>
        </w:rPr>
      </w:pPr>
      <w:r>
        <w:rPr>
          <w:rFonts w:hint="eastAsia"/>
          <w:szCs w:val="21"/>
        </w:rPr>
        <w:t>T</w:t>
      </w:r>
      <w:r>
        <w:rPr>
          <w:szCs w:val="21"/>
        </w:rPr>
        <w:t xml:space="preserve">hen after the development stage, because the applied machine learning technology should be able to conduct knowledge management itself, no further manual intervention is expected. </w:t>
      </w:r>
    </w:p>
    <w:p w14:paraId="565F7EFD" w14:textId="2530EF40" w:rsidR="00E84A95" w:rsidRPr="00E84A95" w:rsidRDefault="000F6B36" w:rsidP="00E84A95">
      <w:pPr>
        <w:ind w:firstLine="420"/>
        <w:rPr>
          <w:szCs w:val="21"/>
        </w:rPr>
      </w:pPr>
      <w:r w:rsidRPr="00D355FC">
        <w:rPr>
          <w:szCs w:val="21"/>
        </w:rPr>
        <w:t xml:space="preserve">The business analysis team need to work with the consumer health forum to get </w:t>
      </w:r>
      <w:r w:rsidR="00315229">
        <w:rPr>
          <w:szCs w:val="21"/>
        </w:rPr>
        <w:t>the response from</w:t>
      </w:r>
      <w:r w:rsidRPr="00D355FC">
        <w:rPr>
          <w:szCs w:val="21"/>
        </w:rPr>
        <w:t xml:space="preserve"> e</w:t>
      </w:r>
      <w:r w:rsidR="00315229">
        <w:rPr>
          <w:szCs w:val="21"/>
        </w:rPr>
        <w:t xml:space="preserve">mergency clinical professional after the development stages, and work on recommending this system to the market after development </w:t>
      </w:r>
      <w:commentRangeStart w:id="57"/>
      <w:r w:rsidR="00315229">
        <w:rPr>
          <w:szCs w:val="21"/>
        </w:rPr>
        <w:t>stage</w:t>
      </w:r>
      <w:commentRangeEnd w:id="57"/>
      <w:r w:rsidR="00315229">
        <w:rPr>
          <w:rStyle w:val="a7"/>
        </w:rPr>
        <w:commentReference w:id="57"/>
      </w:r>
      <w:r w:rsidR="00315229">
        <w:rPr>
          <w:szCs w:val="21"/>
        </w:rPr>
        <w:t xml:space="preserve">. </w:t>
      </w:r>
    </w:p>
    <w:p w14:paraId="34D80982" w14:textId="7144ACD7" w:rsidR="00CB4D00" w:rsidRPr="0093329A" w:rsidRDefault="00050385" w:rsidP="0093329A">
      <w:pPr>
        <w:pStyle w:val="3"/>
        <w:rPr>
          <w:sz w:val="21"/>
          <w:szCs w:val="21"/>
        </w:rPr>
      </w:pPr>
      <w:bookmarkStart w:id="58" w:name="_Toc531292978"/>
      <w:r w:rsidRPr="0093329A">
        <w:rPr>
          <w:rFonts w:hint="eastAsia"/>
          <w:sz w:val="21"/>
          <w:szCs w:val="21"/>
        </w:rPr>
        <w:t>Project Governance</w:t>
      </w:r>
      <w:bookmarkEnd w:id="58"/>
      <w:r w:rsidRPr="0093329A">
        <w:rPr>
          <w:sz w:val="21"/>
          <w:szCs w:val="21"/>
        </w:rPr>
        <w:t xml:space="preserve"> </w:t>
      </w:r>
    </w:p>
    <w:p w14:paraId="43A2453D" w14:textId="06F593D2" w:rsidR="00050385" w:rsidRDefault="00386A6E" w:rsidP="00380559">
      <w:pPr>
        <w:rPr>
          <w:szCs w:val="21"/>
        </w:rPr>
      </w:pPr>
      <w:r>
        <w:rPr>
          <w:rFonts w:hint="eastAsia"/>
          <w:szCs w:val="21"/>
        </w:rPr>
        <w:t>The project team sh</w:t>
      </w:r>
      <w:r w:rsidR="008D002D">
        <w:rPr>
          <w:szCs w:val="21"/>
        </w:rPr>
        <w:t>all</w:t>
      </w:r>
      <w:r>
        <w:rPr>
          <w:rFonts w:hint="eastAsia"/>
          <w:szCs w:val="21"/>
        </w:rPr>
        <w:t xml:space="preserve"> include:</w:t>
      </w:r>
    </w:p>
    <w:p w14:paraId="42B22D12" w14:textId="45C13782" w:rsidR="00386A6E" w:rsidRDefault="00386A6E" w:rsidP="00380559">
      <w:pPr>
        <w:rPr>
          <w:szCs w:val="21"/>
        </w:rPr>
      </w:pPr>
    </w:p>
    <w:p w14:paraId="207B4DBF" w14:textId="5D88AE0A" w:rsidR="00386A6E" w:rsidRDefault="00386A6E" w:rsidP="00386A6E">
      <w:pPr>
        <w:numPr>
          <w:ilvl w:val="0"/>
          <w:numId w:val="13"/>
        </w:numPr>
        <w:rPr>
          <w:szCs w:val="21"/>
        </w:rPr>
      </w:pPr>
      <w:r>
        <w:rPr>
          <w:rFonts w:hint="eastAsia"/>
          <w:szCs w:val="21"/>
        </w:rPr>
        <w:t>A health informatician who supports the initiative and implementation of this application</w:t>
      </w:r>
      <w:r w:rsidR="00E0484D">
        <w:rPr>
          <w:szCs w:val="21"/>
        </w:rPr>
        <w:t xml:space="preserve">, who is in charge of the overall design, implementation and communications between medical groups, business and marketing groups and development / IT groups. </w:t>
      </w:r>
    </w:p>
    <w:p w14:paraId="0EDD0710" w14:textId="34E0B5CA" w:rsidR="00E0484D" w:rsidRDefault="00E0484D" w:rsidP="00386A6E">
      <w:pPr>
        <w:numPr>
          <w:ilvl w:val="0"/>
          <w:numId w:val="13"/>
        </w:numPr>
        <w:rPr>
          <w:szCs w:val="21"/>
        </w:rPr>
      </w:pPr>
      <w:r>
        <w:rPr>
          <w:szCs w:val="21"/>
        </w:rPr>
        <w:t>2 teams of professional clinicians, of which:</w:t>
      </w:r>
    </w:p>
    <w:p w14:paraId="2BAADAD4" w14:textId="68426492" w:rsidR="00E0484D" w:rsidRDefault="00E0484D" w:rsidP="00E0484D">
      <w:pPr>
        <w:numPr>
          <w:ilvl w:val="1"/>
          <w:numId w:val="13"/>
        </w:numPr>
        <w:rPr>
          <w:szCs w:val="21"/>
        </w:rPr>
      </w:pPr>
      <w:r>
        <w:rPr>
          <w:szCs w:val="21"/>
        </w:rPr>
        <w:t>One team is responsible for collecting and entering data especially for symptoms and given advices.</w:t>
      </w:r>
    </w:p>
    <w:p w14:paraId="561913E6" w14:textId="50FE5339" w:rsidR="00E0484D" w:rsidRDefault="00E0484D" w:rsidP="00E0484D">
      <w:pPr>
        <w:numPr>
          <w:ilvl w:val="1"/>
          <w:numId w:val="13"/>
        </w:numPr>
        <w:rPr>
          <w:szCs w:val="21"/>
        </w:rPr>
      </w:pPr>
      <w:r>
        <w:rPr>
          <w:szCs w:val="21"/>
        </w:rPr>
        <w:t xml:space="preserve">Another team is responsible for gathering and entering health organization information and personnel. </w:t>
      </w:r>
    </w:p>
    <w:p w14:paraId="3C993E2F" w14:textId="7131ABF0" w:rsidR="00E0484D" w:rsidRDefault="00E0484D" w:rsidP="00386A6E">
      <w:pPr>
        <w:numPr>
          <w:ilvl w:val="0"/>
          <w:numId w:val="13"/>
        </w:numPr>
        <w:rPr>
          <w:szCs w:val="21"/>
        </w:rPr>
      </w:pPr>
      <w:r>
        <w:rPr>
          <w:szCs w:val="21"/>
        </w:rPr>
        <w:t>A team of professional IT developers, which is responsible for design and implement the database structure, web structure and the application structure needed for this application. Also, in later agile maintains stages, these people need to deal with any changes from the application perspectives (e.g. backup data before each update and change application / database / webserver structure if needed after clinicians update their data).</w:t>
      </w:r>
    </w:p>
    <w:p w14:paraId="3CDADDD6" w14:textId="410A3A8B" w:rsidR="00E0484D" w:rsidRDefault="00E0484D" w:rsidP="00386A6E">
      <w:pPr>
        <w:numPr>
          <w:ilvl w:val="0"/>
          <w:numId w:val="13"/>
        </w:numPr>
        <w:rPr>
          <w:szCs w:val="21"/>
        </w:rPr>
      </w:pPr>
      <w:r>
        <w:rPr>
          <w:szCs w:val="21"/>
        </w:rPr>
        <w:t>A team of marketing</w:t>
      </w:r>
      <w:r w:rsidR="008D002D">
        <w:rPr>
          <w:szCs w:val="21"/>
        </w:rPr>
        <w:t xml:space="preserve"> and business consulting</w:t>
      </w:r>
      <w:r>
        <w:rPr>
          <w:szCs w:val="21"/>
        </w:rPr>
        <w:t xml:space="preserve"> people</w:t>
      </w:r>
      <w:r w:rsidR="008D002D">
        <w:rPr>
          <w:szCs w:val="21"/>
        </w:rPr>
        <w:t xml:space="preserve">, and they are responsible for designing strategies to push this application into markets into real use, and design its market and business strategies and models. </w:t>
      </w:r>
      <w:r w:rsidR="00BE2F5B">
        <w:rPr>
          <w:szCs w:val="21"/>
        </w:rPr>
        <w:t xml:space="preserve">Also, they need to gather marketing feedbacks that can be passed to the development team to improve the architecture. </w:t>
      </w:r>
    </w:p>
    <w:p w14:paraId="5AF05982" w14:textId="3744C628" w:rsidR="00E0484D" w:rsidRDefault="00E0484D" w:rsidP="00386A6E">
      <w:pPr>
        <w:numPr>
          <w:ilvl w:val="0"/>
          <w:numId w:val="13"/>
        </w:numPr>
        <w:rPr>
          <w:szCs w:val="21"/>
        </w:rPr>
      </w:pPr>
      <w:r>
        <w:rPr>
          <w:szCs w:val="21"/>
        </w:rPr>
        <w:t>A team of professional medical application/project lawyers</w:t>
      </w:r>
      <w:r w:rsidR="008D002D">
        <w:rPr>
          <w:szCs w:val="21"/>
        </w:rPr>
        <w:t xml:space="preserve">, they are responsible for discovering potential legitimate problems during implementation stages, and are also responsible for other emerging legal problems during the maintaining and marketing phases. </w:t>
      </w:r>
    </w:p>
    <w:p w14:paraId="22001E62" w14:textId="2D619544" w:rsidR="00D355FC" w:rsidRDefault="00D355FC" w:rsidP="00D355FC">
      <w:pPr>
        <w:numPr>
          <w:ilvl w:val="0"/>
          <w:numId w:val="13"/>
        </w:numPr>
        <w:rPr>
          <w:szCs w:val="21"/>
        </w:rPr>
      </w:pPr>
      <w:r>
        <w:rPr>
          <w:rFonts w:hint="eastAsia"/>
          <w:szCs w:val="21"/>
        </w:rPr>
        <w:t>T</w:t>
      </w:r>
      <w:r>
        <w:rPr>
          <w:szCs w:val="21"/>
        </w:rPr>
        <w:t xml:space="preserve">he project leader shall allocate work for individuals and make sure to manage all the work are done in time. </w:t>
      </w:r>
    </w:p>
    <w:p w14:paraId="6472C518" w14:textId="77777777" w:rsidR="00D355FC" w:rsidRDefault="00D355FC" w:rsidP="00D355FC">
      <w:pPr>
        <w:ind w:left="420"/>
        <w:rPr>
          <w:szCs w:val="21"/>
        </w:rPr>
      </w:pPr>
    </w:p>
    <w:p w14:paraId="6C46E19D" w14:textId="5DC7FD84" w:rsidR="00B8259C" w:rsidRPr="00D858F6" w:rsidRDefault="00B8259C" w:rsidP="00380559">
      <w:pPr>
        <w:pStyle w:val="2"/>
        <w:rPr>
          <w:rFonts w:ascii="Times New Roman" w:hAnsi="Times New Roman" w:cs="Times New Roman"/>
          <w:sz w:val="24"/>
          <w:szCs w:val="24"/>
        </w:rPr>
      </w:pPr>
      <w:bookmarkStart w:id="59" w:name="_Toc531292979"/>
      <w:bookmarkStart w:id="60" w:name="_GoBack"/>
      <w:bookmarkEnd w:id="60"/>
      <w:r w:rsidRPr="00D858F6">
        <w:rPr>
          <w:rFonts w:ascii="Times New Roman" w:hAnsi="Times New Roman" w:cs="Times New Roman"/>
          <w:sz w:val="24"/>
          <w:szCs w:val="24"/>
        </w:rPr>
        <w:lastRenderedPageBreak/>
        <w:t>Evidence Base and Feedback</w:t>
      </w:r>
      <w:bookmarkEnd w:id="59"/>
    </w:p>
    <w:p w14:paraId="1084BB2B" w14:textId="468B3691" w:rsidR="00BE2F5B" w:rsidRPr="00D858F6" w:rsidRDefault="00BE2F5B" w:rsidP="00BE2F5B">
      <w:pPr>
        <w:pStyle w:val="3"/>
        <w:rPr>
          <w:sz w:val="21"/>
          <w:szCs w:val="21"/>
        </w:rPr>
      </w:pPr>
      <w:bookmarkStart w:id="61" w:name="_Toc531292980"/>
      <w:r w:rsidRPr="00D858F6">
        <w:rPr>
          <w:sz w:val="21"/>
          <w:szCs w:val="21"/>
        </w:rPr>
        <w:t>System Improvement</w:t>
      </w:r>
      <w:r>
        <w:rPr>
          <w:sz w:val="21"/>
          <w:szCs w:val="21"/>
        </w:rPr>
        <w:t xml:space="preserve"> Important Issues</w:t>
      </w:r>
      <w:bookmarkEnd w:id="61"/>
    </w:p>
    <w:p w14:paraId="4BBE4633" w14:textId="2F0F4269" w:rsidR="00BE2F5B" w:rsidRPr="00BE2F5B" w:rsidRDefault="00BE2F5B" w:rsidP="005942B7">
      <w:pPr>
        <w:rPr>
          <w:szCs w:val="21"/>
        </w:rPr>
      </w:pPr>
      <w:r>
        <w:rPr>
          <w:szCs w:val="21"/>
        </w:rPr>
        <w:tab/>
        <w:t>The system is designed as an on-going agile project after its initial development, as mentioned in the section “</w:t>
      </w:r>
      <w:r w:rsidRPr="00BE2F5B">
        <w:rPr>
          <w:szCs w:val="21"/>
        </w:rPr>
        <w:t>Intended Implementation Processes</w:t>
      </w:r>
      <w:r>
        <w:rPr>
          <w:szCs w:val="21"/>
        </w:rPr>
        <w:t>” in this part. During each improving phase containing multiples, the key issues worth noticing include:</w:t>
      </w:r>
    </w:p>
    <w:p w14:paraId="31CD4BEC" w14:textId="63D9DF72" w:rsidR="00BE2F5B" w:rsidRDefault="00BE2F5B" w:rsidP="005942B7">
      <w:pPr>
        <w:rPr>
          <w:szCs w:val="21"/>
        </w:rPr>
      </w:pPr>
    </w:p>
    <w:p w14:paraId="0FB5CC8C" w14:textId="469C824F" w:rsidR="00BE2F5B" w:rsidRPr="00ED71D9" w:rsidRDefault="00BE2F5B" w:rsidP="00BE2F5B">
      <w:pPr>
        <w:numPr>
          <w:ilvl w:val="0"/>
          <w:numId w:val="19"/>
        </w:numPr>
        <w:rPr>
          <w:szCs w:val="21"/>
        </w:rPr>
      </w:pPr>
      <w:r w:rsidRPr="00ED71D9">
        <w:rPr>
          <w:rFonts w:hint="eastAsia"/>
          <w:szCs w:val="21"/>
        </w:rPr>
        <w:t>B</w:t>
      </w:r>
      <w:r w:rsidRPr="00ED71D9">
        <w:rPr>
          <w:szCs w:val="21"/>
        </w:rPr>
        <w:t>efore each time the clinicians n</w:t>
      </w:r>
      <w:r w:rsidR="001F152F" w:rsidRPr="00ED71D9">
        <w:rPr>
          <w:szCs w:val="21"/>
        </w:rPr>
        <w:t>eed to update data, a represent</w:t>
      </w:r>
      <w:r w:rsidR="001F152F" w:rsidRPr="00ED71D9">
        <w:rPr>
          <w:rFonts w:hint="eastAsia"/>
          <w:szCs w:val="21"/>
        </w:rPr>
        <w:t>o</w:t>
      </w:r>
      <w:r w:rsidRPr="00ED71D9">
        <w:rPr>
          <w:szCs w:val="21"/>
        </w:rPr>
        <w:t>r from the team needs to inform the people from IT / development team to back up the database and open the entries for them to do the update work.</w:t>
      </w:r>
      <w:r w:rsidR="00ED71D9" w:rsidRPr="00ED71D9">
        <w:rPr>
          <w:szCs w:val="21"/>
        </w:rPr>
        <w:t xml:space="preserve"> The development team should be developing in a development environment. </w:t>
      </w:r>
    </w:p>
    <w:p w14:paraId="385DFFBE" w14:textId="333BE768" w:rsidR="00BE2F5B" w:rsidRPr="00ED71D9" w:rsidRDefault="00BE2F5B" w:rsidP="00BE2F5B">
      <w:pPr>
        <w:numPr>
          <w:ilvl w:val="0"/>
          <w:numId w:val="19"/>
        </w:numPr>
        <w:rPr>
          <w:szCs w:val="21"/>
        </w:rPr>
      </w:pPr>
      <w:r w:rsidRPr="00ED71D9">
        <w:rPr>
          <w:rFonts w:hint="eastAsia"/>
          <w:szCs w:val="21"/>
        </w:rPr>
        <w:t xml:space="preserve">During the </w:t>
      </w:r>
      <w:r w:rsidRPr="00ED71D9">
        <w:rPr>
          <w:szCs w:val="21"/>
        </w:rPr>
        <w:t>update, they should record what has been updated, who updated it and when it is updated.</w:t>
      </w:r>
      <w:r w:rsidR="00F81D14" w:rsidRPr="00ED71D9">
        <w:rPr>
          <w:szCs w:val="21"/>
        </w:rPr>
        <w:t xml:space="preserve"> The</w:t>
      </w:r>
      <w:r w:rsidRPr="00ED71D9">
        <w:rPr>
          <w:szCs w:val="21"/>
        </w:rPr>
        <w:t xml:space="preserve"> </w:t>
      </w:r>
      <w:r w:rsidR="00F81D14" w:rsidRPr="00ED71D9">
        <w:rPr>
          <w:szCs w:val="21"/>
        </w:rPr>
        <w:t xml:space="preserve">knowledge base should be updated to suit the most recent research results in healthcare, so that the medical evidence shall also be documented. </w:t>
      </w:r>
      <w:r w:rsidRPr="00ED71D9">
        <w:rPr>
          <w:szCs w:val="21"/>
        </w:rPr>
        <w:t>Then they need to inform IT / development team that the update finishes and they might consider to re-design the architecture. Also, the requirements of changing the data model (if have) should be passed to the IT / development teams.</w:t>
      </w:r>
    </w:p>
    <w:p w14:paraId="081C64EB" w14:textId="2B9AA44E" w:rsidR="00F81D14" w:rsidRPr="00ED71D9" w:rsidRDefault="00BE2F5B" w:rsidP="00F81D14">
      <w:pPr>
        <w:numPr>
          <w:ilvl w:val="0"/>
          <w:numId w:val="19"/>
        </w:numPr>
        <w:rPr>
          <w:szCs w:val="21"/>
        </w:rPr>
      </w:pPr>
      <w:r w:rsidRPr="00ED71D9">
        <w:rPr>
          <w:szCs w:val="21"/>
        </w:rPr>
        <w:t xml:space="preserve">The IT / development teams need to take into consideration the requirements from clinicians as well as the markets when at each phase of system improvement. </w:t>
      </w:r>
      <w:r w:rsidR="00F81D14" w:rsidRPr="00ED71D9">
        <w:rPr>
          <w:rFonts w:hint="eastAsia"/>
          <w:szCs w:val="21"/>
        </w:rPr>
        <w:t>T</w:t>
      </w:r>
      <w:r w:rsidR="00F81D14" w:rsidRPr="00ED71D9">
        <w:rPr>
          <w:szCs w:val="21"/>
        </w:rPr>
        <w:t xml:space="preserve">hey need to think about the user experiences improvements from market feedbacks and the portal provided for users to enter their advice. </w:t>
      </w:r>
      <w:r w:rsidR="00ED71D9" w:rsidRPr="007364D9">
        <w:rPr>
          <w:b/>
          <w:szCs w:val="21"/>
        </w:rPr>
        <w:t xml:space="preserve">It is better that the system can automatically gather usage information of the system (e.g. where they put in data and change it), to improve the workflows. </w:t>
      </w:r>
    </w:p>
    <w:p w14:paraId="646EBA36" w14:textId="7E033D4B" w:rsidR="00BE2F5B" w:rsidRPr="009B2465" w:rsidRDefault="00BE2F5B" w:rsidP="009B2465">
      <w:pPr>
        <w:pStyle w:val="3"/>
        <w:rPr>
          <w:sz w:val="21"/>
          <w:szCs w:val="21"/>
        </w:rPr>
      </w:pPr>
      <w:bookmarkStart w:id="62" w:name="_Toc531292981"/>
      <w:r w:rsidRPr="009B2465">
        <w:rPr>
          <w:sz w:val="21"/>
          <w:szCs w:val="21"/>
        </w:rPr>
        <w:t xml:space="preserve">Change </w:t>
      </w:r>
      <w:r w:rsidR="00F81D14" w:rsidRPr="009B2465">
        <w:rPr>
          <w:sz w:val="21"/>
          <w:szCs w:val="21"/>
        </w:rPr>
        <w:t>Adaptation Issues</w:t>
      </w:r>
      <w:bookmarkEnd w:id="62"/>
    </w:p>
    <w:p w14:paraId="68132D59" w14:textId="50668B49" w:rsidR="00F81D14" w:rsidRDefault="00F81D14" w:rsidP="00F81D14">
      <w:pPr>
        <w:ind w:firstLine="420"/>
        <w:rPr>
          <w:szCs w:val="21"/>
        </w:rPr>
      </w:pPr>
      <w:r>
        <w:rPr>
          <w:rFonts w:hint="eastAsia"/>
          <w:szCs w:val="21"/>
        </w:rPr>
        <w:t xml:space="preserve">Due to the agile design of this project, the improvement and change process of the project is kept on an on-going basis. </w:t>
      </w:r>
      <w:r>
        <w:rPr>
          <w:szCs w:val="21"/>
        </w:rPr>
        <w:t>Therefore, the change management plan proposed in session “</w:t>
      </w:r>
      <w:r w:rsidRPr="00F81D14">
        <w:rPr>
          <w:rFonts w:hint="eastAsia"/>
          <w:szCs w:val="21"/>
        </w:rPr>
        <w:t xml:space="preserve">Phase 3: Design </w:t>
      </w:r>
      <w:r w:rsidRPr="00F81D14">
        <w:rPr>
          <w:szCs w:val="21"/>
        </w:rPr>
        <w:t xml:space="preserve">agile processes of </w:t>
      </w:r>
      <w:r w:rsidRPr="00F81D14">
        <w:rPr>
          <w:rFonts w:hint="eastAsia"/>
          <w:szCs w:val="21"/>
        </w:rPr>
        <w:t>maintenance and improvements</w:t>
      </w:r>
      <w:r>
        <w:rPr>
          <w:szCs w:val="21"/>
        </w:rPr>
        <w:t>” should be followed, while the application development project team should consider those factors:</w:t>
      </w:r>
    </w:p>
    <w:p w14:paraId="08FA5B7F" w14:textId="77777777" w:rsidR="00F81D14" w:rsidRDefault="00F81D14" w:rsidP="00F81D14">
      <w:pPr>
        <w:ind w:firstLine="420"/>
        <w:rPr>
          <w:szCs w:val="21"/>
        </w:rPr>
      </w:pPr>
    </w:p>
    <w:p w14:paraId="37B1839F" w14:textId="10E9E300" w:rsidR="00F81D14" w:rsidRDefault="00F81D14" w:rsidP="00F81D14">
      <w:pPr>
        <w:numPr>
          <w:ilvl w:val="0"/>
          <w:numId w:val="20"/>
        </w:numPr>
        <w:rPr>
          <w:szCs w:val="21"/>
        </w:rPr>
      </w:pPr>
      <w:r>
        <w:rPr>
          <w:szCs w:val="21"/>
        </w:rPr>
        <w:t>For each phase, factors such as t</w:t>
      </w:r>
      <w:r>
        <w:rPr>
          <w:rFonts w:hint="eastAsia"/>
          <w:szCs w:val="21"/>
        </w:rPr>
        <w:t xml:space="preserve">ime, scope and </w:t>
      </w:r>
      <w:r>
        <w:rPr>
          <w:szCs w:val="21"/>
        </w:rPr>
        <w:t xml:space="preserve">budget should be taken into consideration. </w:t>
      </w:r>
      <w:r w:rsidR="00746ACC">
        <w:rPr>
          <w:szCs w:val="21"/>
        </w:rPr>
        <w:t xml:space="preserve">Especially a time limit should be set and agreed by people from clinical team to ensure the application can be pushed to the market quickly, because they can always add data in the next phase. </w:t>
      </w:r>
    </w:p>
    <w:p w14:paraId="58C66A82" w14:textId="1654B3F0" w:rsidR="00F81D14" w:rsidRPr="00746ACC" w:rsidRDefault="00746ACC" w:rsidP="00390F2A">
      <w:pPr>
        <w:numPr>
          <w:ilvl w:val="0"/>
          <w:numId w:val="20"/>
        </w:numPr>
        <w:rPr>
          <w:szCs w:val="21"/>
        </w:rPr>
      </w:pPr>
      <w:r w:rsidRPr="00746ACC">
        <w:rPr>
          <w:szCs w:val="21"/>
        </w:rPr>
        <w:t xml:space="preserve">The application might grow to a very large scale that it can be assumed that all people in the Australia can use. </w:t>
      </w:r>
      <w:r w:rsidR="00511074" w:rsidRPr="00746ACC">
        <w:rPr>
          <w:szCs w:val="21"/>
        </w:rPr>
        <w:t>So,</w:t>
      </w:r>
      <w:r w:rsidRPr="00746ACC">
        <w:rPr>
          <w:szCs w:val="21"/>
        </w:rPr>
        <w:t xml:space="preserve"> IT / development should think of this system needs to be used by 30 million people and storing GB level of healthcare data. But at the beginning, they might choose a small architecture to control budget. So how to scale the project might be a challenge for the IT / development team. </w:t>
      </w:r>
    </w:p>
    <w:p w14:paraId="12F44873" w14:textId="3038C663" w:rsidR="00B8259C" w:rsidRPr="00D858F6" w:rsidRDefault="00B8259C" w:rsidP="00380559">
      <w:pPr>
        <w:pStyle w:val="2"/>
        <w:rPr>
          <w:rFonts w:ascii="Times New Roman" w:hAnsi="Times New Roman" w:cs="Times New Roman"/>
          <w:sz w:val="24"/>
          <w:szCs w:val="24"/>
        </w:rPr>
      </w:pPr>
      <w:bookmarkStart w:id="63" w:name="_Toc531292982"/>
      <w:r w:rsidRPr="00D858F6">
        <w:rPr>
          <w:rFonts w:ascii="Times New Roman" w:hAnsi="Times New Roman" w:cs="Times New Roman"/>
          <w:sz w:val="24"/>
          <w:szCs w:val="24"/>
        </w:rPr>
        <w:lastRenderedPageBreak/>
        <w:t>Issues Identified</w:t>
      </w:r>
      <w:bookmarkEnd w:id="63"/>
    </w:p>
    <w:p w14:paraId="0EE879F6" w14:textId="71050762" w:rsidR="007F1D93" w:rsidRDefault="00746ACC" w:rsidP="00746ACC">
      <w:pPr>
        <w:numPr>
          <w:ilvl w:val="0"/>
          <w:numId w:val="21"/>
        </w:numPr>
        <w:rPr>
          <w:szCs w:val="21"/>
        </w:rPr>
      </w:pPr>
      <w:r>
        <w:rPr>
          <w:szCs w:val="21"/>
        </w:rPr>
        <w:t>The development process of the application requires work with professional clinical teams and organizations, such as AMA (</w:t>
      </w:r>
      <w:r w:rsidR="007F1D93" w:rsidRPr="00D858F6">
        <w:rPr>
          <w:szCs w:val="21"/>
        </w:rPr>
        <w:t>Australian Medical Associations</w:t>
      </w:r>
      <w:r>
        <w:rPr>
          <w:szCs w:val="21"/>
        </w:rPr>
        <w:t>)</w:t>
      </w:r>
      <w:r w:rsidR="007F1D93" w:rsidRPr="00D858F6">
        <w:rPr>
          <w:szCs w:val="21"/>
        </w:rPr>
        <w:t xml:space="preserve">. </w:t>
      </w:r>
    </w:p>
    <w:p w14:paraId="68F93914" w14:textId="46D6AF52" w:rsidR="00746ACC" w:rsidRDefault="00746ACC" w:rsidP="00746ACC">
      <w:pPr>
        <w:numPr>
          <w:ilvl w:val="0"/>
          <w:numId w:val="21"/>
        </w:numPr>
        <w:rPr>
          <w:szCs w:val="21"/>
        </w:rPr>
      </w:pPr>
      <w:r>
        <w:rPr>
          <w:szCs w:val="21"/>
        </w:rPr>
        <w:t xml:space="preserve">The system needs to think about how to control project time, budget and scope, because at the beginning there might be only a small number of people using it. But later </w:t>
      </w:r>
      <w:r w:rsidR="00511074">
        <w:rPr>
          <w:szCs w:val="21"/>
        </w:rPr>
        <w:t>on,</w:t>
      </w:r>
      <w:r>
        <w:rPr>
          <w:szCs w:val="21"/>
        </w:rPr>
        <w:t xml:space="preserve"> if the system grows, the team might need to think about how to scale up the system. </w:t>
      </w:r>
      <w:r w:rsidR="00511074">
        <w:rPr>
          <w:szCs w:val="21"/>
        </w:rPr>
        <w:t>So,</w:t>
      </w:r>
      <w:r>
        <w:rPr>
          <w:szCs w:val="21"/>
        </w:rPr>
        <w:t xml:space="preserve"> the key concerns are different at different stages of this agile implementation. </w:t>
      </w:r>
    </w:p>
    <w:p w14:paraId="197A5672" w14:textId="6D525654" w:rsidR="00746ACC" w:rsidRDefault="00746ACC" w:rsidP="00746ACC">
      <w:pPr>
        <w:numPr>
          <w:ilvl w:val="0"/>
          <w:numId w:val="21"/>
        </w:numPr>
        <w:rPr>
          <w:szCs w:val="21"/>
        </w:rPr>
      </w:pPr>
      <w:r>
        <w:rPr>
          <w:szCs w:val="21"/>
        </w:rPr>
        <w:t xml:space="preserve">The development of the system involves communication between the IT / development people, business marketing people, law people and clinical people, therefore, how to ensure the IT / development understands the clinical requirements and how to ensure business and law people can prepare proper plans to push the project and to prepare for deal with legal issues need to be considered, and this work might fall heavily on the health informatician. </w:t>
      </w:r>
    </w:p>
    <w:p w14:paraId="118898E0" w14:textId="4FA2854E" w:rsidR="002405CD" w:rsidRDefault="00500B71" w:rsidP="00390F2A">
      <w:pPr>
        <w:numPr>
          <w:ilvl w:val="0"/>
          <w:numId w:val="21"/>
        </w:numPr>
        <w:rPr>
          <w:szCs w:val="21"/>
        </w:rPr>
      </w:pPr>
      <w:r w:rsidRPr="00500B71">
        <w:rPr>
          <w:szCs w:val="21"/>
        </w:rPr>
        <w:t xml:space="preserve">The system is to be used for the overall Australia and </w:t>
      </w:r>
      <w:r>
        <w:rPr>
          <w:szCs w:val="21"/>
        </w:rPr>
        <w:t>i</w:t>
      </w:r>
      <w:r w:rsidR="002405CD" w:rsidRPr="00500B71">
        <w:rPr>
          <w:rFonts w:hint="eastAsia"/>
          <w:szCs w:val="21"/>
        </w:rPr>
        <w:t>t involves inter-st</w:t>
      </w:r>
      <w:r>
        <w:rPr>
          <w:rFonts w:hint="eastAsia"/>
          <w:szCs w:val="21"/>
        </w:rPr>
        <w:t xml:space="preserve">ate health governance agencies. </w:t>
      </w:r>
      <w:r>
        <w:rPr>
          <w:szCs w:val="21"/>
        </w:rPr>
        <w:t xml:space="preserve">However, governance agencies and health informatics structures of each state might vary from each other, so in this case how the application architecture can fit those incompatibilities issues inter-states need to be taken into consideration. </w:t>
      </w:r>
    </w:p>
    <w:p w14:paraId="28A2431C" w14:textId="5C43DB48" w:rsidR="00500B71" w:rsidRPr="00500B71" w:rsidRDefault="00500B71" w:rsidP="00390F2A">
      <w:pPr>
        <w:numPr>
          <w:ilvl w:val="0"/>
          <w:numId w:val="21"/>
        </w:numPr>
        <w:rPr>
          <w:szCs w:val="21"/>
        </w:rPr>
      </w:pPr>
      <w:r>
        <w:rPr>
          <w:szCs w:val="21"/>
        </w:rPr>
        <w:t xml:space="preserve">Clinicians are not technical experts, so IT / development people might need to teach them how to properly enter data and how to design the questions to symptoms so </w:t>
      </w:r>
      <w:r w:rsidR="00511074">
        <w:rPr>
          <w:szCs w:val="21"/>
        </w:rPr>
        <w:t>that information</w:t>
      </w:r>
      <w:r>
        <w:rPr>
          <w:szCs w:val="21"/>
        </w:rPr>
        <w:t xml:space="preserve"> can be processed by the application and used by users easily. </w:t>
      </w:r>
    </w:p>
    <w:p w14:paraId="5F3C6161" w14:textId="77777777" w:rsidR="00500B71" w:rsidRDefault="00500B71" w:rsidP="005942B7">
      <w:pPr>
        <w:rPr>
          <w:szCs w:val="21"/>
        </w:rPr>
      </w:pPr>
    </w:p>
    <w:sectPr w:rsidR="00500B71" w:rsidSect="00D05AF4">
      <w:headerReference w:type="default" r:id="rId32"/>
      <w:pgSz w:w="11906" w:h="16838"/>
      <w:pgMar w:top="1440" w:right="1797" w:bottom="1440" w:left="1797" w:header="851" w:footer="992" w:gutter="0"/>
      <w:pgNumType w:start="0"/>
      <w:cols w:space="425"/>
      <w:titlePg/>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7" w:author="Yan Sam" w:date="2019-09-28T15:43:00Z" w:initials="YS">
    <w:p w14:paraId="482844A5" w14:textId="4F609C49" w:rsidR="00315229" w:rsidRDefault="00315229">
      <w:pPr>
        <w:pStyle w:val="a8"/>
      </w:pPr>
      <w:r>
        <w:rPr>
          <w:rStyle w:val="a7"/>
        </w:rPr>
        <w:annotationRef/>
      </w:r>
      <w:r>
        <w:rPr>
          <w:rFonts w:hint="eastAsia"/>
        </w:rPr>
        <w:t>W</w:t>
      </w:r>
      <w:r>
        <w:t>ork till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2844A5"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5895ED9" w14:textId="77777777" w:rsidR="009F4F45" w:rsidRDefault="009F4F45" w:rsidP="000176AF">
      <w:r>
        <w:separator/>
      </w:r>
    </w:p>
  </w:endnote>
  <w:endnote w:type="continuationSeparator" w:id="0">
    <w:p w14:paraId="2935EA6C" w14:textId="77777777" w:rsidR="009F4F45" w:rsidRDefault="009F4F45" w:rsidP="000176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华文宋体">
    <w:panose1 w:val="02010600040101010101"/>
    <w:charset w:val="86"/>
    <w:family w:val="auto"/>
    <w:pitch w:val="variable"/>
    <w:sig w:usb0="00000287" w:usb1="080F0000" w:usb2="00000010" w:usb3="00000000" w:csb0="0004009F" w:csb1="00000000"/>
  </w:font>
  <w:font w:name="Calibri Light">
    <w:panose1 w:val="020F03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Arial Unicode MS">
    <w:altName w:val="Malgun Gothic Semilight"/>
    <w:panose1 w:val="020B0604020202020204"/>
    <w:charset w:val="86"/>
    <w:family w:val="swiss"/>
    <w:pitch w:val="variable"/>
    <w:sig w:usb0="00000000"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AEA975" w14:textId="77777777" w:rsidR="009F4F45" w:rsidRDefault="009F4F45" w:rsidP="000176AF">
      <w:r>
        <w:separator/>
      </w:r>
    </w:p>
  </w:footnote>
  <w:footnote w:type="continuationSeparator" w:id="0">
    <w:p w14:paraId="6E0CA4CE" w14:textId="77777777" w:rsidR="009F4F45" w:rsidRDefault="009F4F45" w:rsidP="000176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72382"/>
      <w:docPartObj>
        <w:docPartGallery w:val="Page Numbers (Top of Page)"/>
        <w:docPartUnique/>
      </w:docPartObj>
    </w:sdtPr>
    <w:sdtEndPr/>
    <w:sdtContent>
      <w:p w14:paraId="3E4B7EDC" w14:textId="764B17CA" w:rsidR="00AD6F8A" w:rsidRDefault="00AD6F8A">
        <w:pPr>
          <w:pStyle w:val="a3"/>
        </w:pPr>
        <w:r>
          <w:fldChar w:fldCharType="begin"/>
        </w:r>
        <w:r>
          <w:instrText>PAGE   \* MERGEFORMAT</w:instrText>
        </w:r>
        <w:r>
          <w:fldChar w:fldCharType="separate"/>
        </w:r>
        <w:r w:rsidR="00315229" w:rsidRPr="00315229">
          <w:rPr>
            <w:noProof/>
            <w:lang w:val="zh-CN"/>
          </w:rPr>
          <w:t>21</w:t>
        </w:r>
        <w:r>
          <w:fldChar w:fldCharType="end"/>
        </w:r>
      </w:p>
    </w:sdtContent>
  </w:sdt>
  <w:p w14:paraId="76B109F7" w14:textId="77777777" w:rsidR="00AD6F8A" w:rsidRDefault="00AD6F8A">
    <w:pPr>
      <w:pStyle w:val="a3"/>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4A56"/>
    <w:multiLevelType w:val="hybridMultilevel"/>
    <w:tmpl w:val="490C9DCE"/>
    <w:lvl w:ilvl="0" w:tplc="7FBE17E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2542EB"/>
    <w:multiLevelType w:val="hybridMultilevel"/>
    <w:tmpl w:val="D6CA8AF0"/>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0E1749CD"/>
    <w:multiLevelType w:val="hybridMultilevel"/>
    <w:tmpl w:val="167E4484"/>
    <w:lvl w:ilvl="0" w:tplc="0156A024">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88B1AAC"/>
    <w:multiLevelType w:val="hybridMultilevel"/>
    <w:tmpl w:val="A526160C"/>
    <w:lvl w:ilvl="0" w:tplc="207A70E6">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 w15:restartNumberingAfterBreak="0">
    <w:nsid w:val="2E907768"/>
    <w:multiLevelType w:val="hybridMultilevel"/>
    <w:tmpl w:val="5740AB1E"/>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3877ECD"/>
    <w:multiLevelType w:val="hybridMultilevel"/>
    <w:tmpl w:val="B5D646C2"/>
    <w:lvl w:ilvl="0" w:tplc="9684EB16">
      <w:start w:val="1"/>
      <w:numFmt w:val="decimal"/>
      <w:lvlText w:val="1.3.%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B986D00"/>
    <w:multiLevelType w:val="hybridMultilevel"/>
    <w:tmpl w:val="C2DCFCD2"/>
    <w:lvl w:ilvl="0" w:tplc="0409000B">
      <w:start w:val="1"/>
      <w:numFmt w:val="bullet"/>
      <w:lvlText w:val=""/>
      <w:lvlJc w:val="left"/>
      <w:pPr>
        <w:ind w:left="420" w:hanging="420"/>
      </w:pPr>
      <w:rPr>
        <w:rFonts w:ascii="Wingdings" w:hAnsi="Wingding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C112702"/>
    <w:multiLevelType w:val="hybridMultilevel"/>
    <w:tmpl w:val="77243E66"/>
    <w:lvl w:ilvl="0" w:tplc="0156A024">
      <w:start w:val="1"/>
      <w:numFmt w:val="decimal"/>
      <w:lvlText w:val="%1."/>
      <w:lvlJc w:val="left"/>
      <w:pPr>
        <w:ind w:left="420" w:hanging="420"/>
      </w:pPr>
      <w:rPr>
        <w:rFonts w:hint="eastAsia"/>
      </w:rPr>
    </w:lvl>
    <w:lvl w:ilvl="1" w:tplc="6720A96C">
      <w:start w:val="1"/>
      <w:numFmt w:val="decimal"/>
      <w:lvlText w:val="7.%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D9A6EE5"/>
    <w:multiLevelType w:val="hybridMultilevel"/>
    <w:tmpl w:val="475E517A"/>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DDA04E7"/>
    <w:multiLevelType w:val="hybridMultilevel"/>
    <w:tmpl w:val="9476EC56"/>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1C27B66"/>
    <w:multiLevelType w:val="hybridMultilevel"/>
    <w:tmpl w:val="28A4952E"/>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4A642D64"/>
    <w:multiLevelType w:val="hybridMultilevel"/>
    <w:tmpl w:val="FE7A595E"/>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4B6E0A4F"/>
    <w:multiLevelType w:val="hybridMultilevel"/>
    <w:tmpl w:val="42C4C8E2"/>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3" w15:restartNumberingAfterBreak="0">
    <w:nsid w:val="4DAD2E87"/>
    <w:multiLevelType w:val="hybridMultilevel"/>
    <w:tmpl w:val="5CD0F18C"/>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4" w15:restartNumberingAfterBreak="0">
    <w:nsid w:val="53E25416"/>
    <w:multiLevelType w:val="hybridMultilevel"/>
    <w:tmpl w:val="4C7A3E3C"/>
    <w:lvl w:ilvl="0" w:tplc="04090011">
      <w:start w:val="1"/>
      <w:numFmt w:val="decimal"/>
      <w:lvlText w:val="%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CBA153D"/>
    <w:multiLevelType w:val="hybridMultilevel"/>
    <w:tmpl w:val="E2987C46"/>
    <w:lvl w:ilvl="0" w:tplc="04090015">
      <w:start w:val="1"/>
      <w:numFmt w:val="upp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5D4E4C96"/>
    <w:multiLevelType w:val="hybridMultilevel"/>
    <w:tmpl w:val="CD26DA48"/>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7" w15:restartNumberingAfterBreak="0">
    <w:nsid w:val="5D833A8F"/>
    <w:multiLevelType w:val="hybridMultilevel"/>
    <w:tmpl w:val="B30A3528"/>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6D70FDB"/>
    <w:multiLevelType w:val="hybridMultilevel"/>
    <w:tmpl w:val="6DE0B6D0"/>
    <w:lvl w:ilvl="0" w:tplc="B086756C">
      <w:start w:val="1"/>
      <w:numFmt w:val="decimal"/>
      <w:lvlText w:val="1.%1"/>
      <w:lvlJc w:val="left"/>
      <w:pPr>
        <w:ind w:left="420" w:hanging="420"/>
      </w:pPr>
      <w:rPr>
        <w:rFonts w:hint="eastAsia"/>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70D72552"/>
    <w:multiLevelType w:val="hybridMultilevel"/>
    <w:tmpl w:val="DD64D6B2"/>
    <w:lvl w:ilvl="0" w:tplc="0409001B">
      <w:start w:val="1"/>
      <w:numFmt w:val="lowerRoman"/>
      <w:lvlText w:val="%1."/>
      <w:lvlJc w:val="righ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730B36D7"/>
    <w:multiLevelType w:val="hybridMultilevel"/>
    <w:tmpl w:val="0D0601C2"/>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8"/>
  </w:num>
  <w:num w:numId="2">
    <w:abstractNumId w:val="14"/>
  </w:num>
  <w:num w:numId="3">
    <w:abstractNumId w:val="5"/>
  </w:num>
  <w:num w:numId="4">
    <w:abstractNumId w:val="15"/>
  </w:num>
  <w:num w:numId="5">
    <w:abstractNumId w:val="2"/>
  </w:num>
  <w:num w:numId="6">
    <w:abstractNumId w:val="7"/>
  </w:num>
  <w:num w:numId="7">
    <w:abstractNumId w:val="4"/>
  </w:num>
  <w:num w:numId="8">
    <w:abstractNumId w:val="11"/>
  </w:num>
  <w:num w:numId="9">
    <w:abstractNumId w:val="17"/>
  </w:num>
  <w:num w:numId="10">
    <w:abstractNumId w:val="20"/>
  </w:num>
  <w:num w:numId="11">
    <w:abstractNumId w:val="6"/>
  </w:num>
  <w:num w:numId="12">
    <w:abstractNumId w:val="8"/>
  </w:num>
  <w:num w:numId="13">
    <w:abstractNumId w:val="10"/>
  </w:num>
  <w:num w:numId="14">
    <w:abstractNumId w:val="9"/>
  </w:num>
  <w:num w:numId="15">
    <w:abstractNumId w:val="12"/>
  </w:num>
  <w:num w:numId="16">
    <w:abstractNumId w:val="1"/>
  </w:num>
  <w:num w:numId="17">
    <w:abstractNumId w:val="13"/>
  </w:num>
  <w:num w:numId="18">
    <w:abstractNumId w:val="19"/>
  </w:num>
  <w:num w:numId="19">
    <w:abstractNumId w:val="16"/>
  </w:num>
  <w:num w:numId="20">
    <w:abstractNumId w:val="3"/>
  </w:num>
  <w:num w:numId="21">
    <w:abstractNumId w:val="0"/>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an Sam">
    <w15:presenceInfo w15:providerId="Windows Live" w15:userId="a63edc651e9e47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131078" w:nlCheck="1" w:checkStyle="0"/>
  <w:defaultTabStop w:val="420"/>
  <w:drawingGridHorizontalSpacing w:val="105"/>
  <w:drawingGridVerticalSpacing w:val="156"/>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03586"/>
    <w:rsid w:val="0000224E"/>
    <w:rsid w:val="00006CC5"/>
    <w:rsid w:val="00007F23"/>
    <w:rsid w:val="000102FC"/>
    <w:rsid w:val="00010526"/>
    <w:rsid w:val="00010BB3"/>
    <w:rsid w:val="00016FA6"/>
    <w:rsid w:val="000176AF"/>
    <w:rsid w:val="00020CDF"/>
    <w:rsid w:val="0002351C"/>
    <w:rsid w:val="00026A46"/>
    <w:rsid w:val="0002774B"/>
    <w:rsid w:val="0003339C"/>
    <w:rsid w:val="00045BFA"/>
    <w:rsid w:val="00050385"/>
    <w:rsid w:val="000525F2"/>
    <w:rsid w:val="00073041"/>
    <w:rsid w:val="00075639"/>
    <w:rsid w:val="00084710"/>
    <w:rsid w:val="00090D63"/>
    <w:rsid w:val="00095621"/>
    <w:rsid w:val="00097A6D"/>
    <w:rsid w:val="000A1889"/>
    <w:rsid w:val="000A4AE6"/>
    <w:rsid w:val="000B4073"/>
    <w:rsid w:val="000B6A4F"/>
    <w:rsid w:val="000B6AD2"/>
    <w:rsid w:val="000C5D79"/>
    <w:rsid w:val="000E049F"/>
    <w:rsid w:val="000E7499"/>
    <w:rsid w:val="000F0A3F"/>
    <w:rsid w:val="000F5B8C"/>
    <w:rsid w:val="000F6B36"/>
    <w:rsid w:val="000F7FE1"/>
    <w:rsid w:val="00100F9E"/>
    <w:rsid w:val="001034A8"/>
    <w:rsid w:val="001101F1"/>
    <w:rsid w:val="001227D1"/>
    <w:rsid w:val="00123B44"/>
    <w:rsid w:val="00123F7A"/>
    <w:rsid w:val="00130A6A"/>
    <w:rsid w:val="0014203C"/>
    <w:rsid w:val="00154B08"/>
    <w:rsid w:val="00155275"/>
    <w:rsid w:val="001660EF"/>
    <w:rsid w:val="001662F4"/>
    <w:rsid w:val="00195ABC"/>
    <w:rsid w:val="00196516"/>
    <w:rsid w:val="001A39A8"/>
    <w:rsid w:val="001B0613"/>
    <w:rsid w:val="001B0B98"/>
    <w:rsid w:val="001B43C5"/>
    <w:rsid w:val="001C60EC"/>
    <w:rsid w:val="001D1EAE"/>
    <w:rsid w:val="001E08C4"/>
    <w:rsid w:val="001E1740"/>
    <w:rsid w:val="001F152F"/>
    <w:rsid w:val="001F4249"/>
    <w:rsid w:val="001F51CA"/>
    <w:rsid w:val="001F758A"/>
    <w:rsid w:val="00200C22"/>
    <w:rsid w:val="002023EF"/>
    <w:rsid w:val="002176BB"/>
    <w:rsid w:val="00223823"/>
    <w:rsid w:val="00224584"/>
    <w:rsid w:val="0022648D"/>
    <w:rsid w:val="00230034"/>
    <w:rsid w:val="00230354"/>
    <w:rsid w:val="00230DEC"/>
    <w:rsid w:val="002342BF"/>
    <w:rsid w:val="002369E4"/>
    <w:rsid w:val="002405CD"/>
    <w:rsid w:val="00242F35"/>
    <w:rsid w:val="002509A1"/>
    <w:rsid w:val="002516AB"/>
    <w:rsid w:val="00260BF5"/>
    <w:rsid w:val="00262030"/>
    <w:rsid w:val="002665F3"/>
    <w:rsid w:val="002716CE"/>
    <w:rsid w:val="0028344B"/>
    <w:rsid w:val="00287BED"/>
    <w:rsid w:val="002936D3"/>
    <w:rsid w:val="002969FB"/>
    <w:rsid w:val="002A14D8"/>
    <w:rsid w:val="002A4673"/>
    <w:rsid w:val="002A5436"/>
    <w:rsid w:val="002B67ED"/>
    <w:rsid w:val="002C61B1"/>
    <w:rsid w:val="002C68F5"/>
    <w:rsid w:val="002E239A"/>
    <w:rsid w:val="002E555C"/>
    <w:rsid w:val="002F222A"/>
    <w:rsid w:val="002F3CA8"/>
    <w:rsid w:val="00302EA9"/>
    <w:rsid w:val="003050DF"/>
    <w:rsid w:val="00311251"/>
    <w:rsid w:val="00315229"/>
    <w:rsid w:val="0031750A"/>
    <w:rsid w:val="0032554E"/>
    <w:rsid w:val="00332EDB"/>
    <w:rsid w:val="003367B8"/>
    <w:rsid w:val="00336990"/>
    <w:rsid w:val="0034018B"/>
    <w:rsid w:val="003618F1"/>
    <w:rsid w:val="00367757"/>
    <w:rsid w:val="00375022"/>
    <w:rsid w:val="00380559"/>
    <w:rsid w:val="00384564"/>
    <w:rsid w:val="00386A6E"/>
    <w:rsid w:val="00390F2A"/>
    <w:rsid w:val="00396E4D"/>
    <w:rsid w:val="003C2B32"/>
    <w:rsid w:val="003C2FEC"/>
    <w:rsid w:val="003C3CCC"/>
    <w:rsid w:val="003C50D3"/>
    <w:rsid w:val="003C7546"/>
    <w:rsid w:val="003D7250"/>
    <w:rsid w:val="003E0484"/>
    <w:rsid w:val="003F095B"/>
    <w:rsid w:val="004020EF"/>
    <w:rsid w:val="00404277"/>
    <w:rsid w:val="00410E66"/>
    <w:rsid w:val="00420117"/>
    <w:rsid w:val="00425421"/>
    <w:rsid w:val="004265BF"/>
    <w:rsid w:val="00430EE7"/>
    <w:rsid w:val="00434B1E"/>
    <w:rsid w:val="00436C76"/>
    <w:rsid w:val="00446F8F"/>
    <w:rsid w:val="0045152C"/>
    <w:rsid w:val="00453F5A"/>
    <w:rsid w:val="004549FE"/>
    <w:rsid w:val="00456634"/>
    <w:rsid w:val="00460D4E"/>
    <w:rsid w:val="004630CC"/>
    <w:rsid w:val="00463CAF"/>
    <w:rsid w:val="00466FD0"/>
    <w:rsid w:val="00484A8B"/>
    <w:rsid w:val="00484DAC"/>
    <w:rsid w:val="00490F8E"/>
    <w:rsid w:val="0049448E"/>
    <w:rsid w:val="004A44E4"/>
    <w:rsid w:val="004B2220"/>
    <w:rsid w:val="004B3099"/>
    <w:rsid w:val="004B4F74"/>
    <w:rsid w:val="004B5591"/>
    <w:rsid w:val="004B6FF7"/>
    <w:rsid w:val="004B7F2C"/>
    <w:rsid w:val="004C0B75"/>
    <w:rsid w:val="004D01ED"/>
    <w:rsid w:val="004D08C7"/>
    <w:rsid w:val="004D1007"/>
    <w:rsid w:val="004E010E"/>
    <w:rsid w:val="004E7EE9"/>
    <w:rsid w:val="004F46ED"/>
    <w:rsid w:val="004F7385"/>
    <w:rsid w:val="004F7660"/>
    <w:rsid w:val="00500B71"/>
    <w:rsid w:val="00503586"/>
    <w:rsid w:val="00507029"/>
    <w:rsid w:val="005102E2"/>
    <w:rsid w:val="00511074"/>
    <w:rsid w:val="005116FF"/>
    <w:rsid w:val="00523118"/>
    <w:rsid w:val="005254E5"/>
    <w:rsid w:val="00531C6B"/>
    <w:rsid w:val="00535C7D"/>
    <w:rsid w:val="00567AF2"/>
    <w:rsid w:val="00570F58"/>
    <w:rsid w:val="005868DC"/>
    <w:rsid w:val="00586E83"/>
    <w:rsid w:val="005942B7"/>
    <w:rsid w:val="0059762A"/>
    <w:rsid w:val="005A04AC"/>
    <w:rsid w:val="005A063C"/>
    <w:rsid w:val="005A358C"/>
    <w:rsid w:val="005B2DCD"/>
    <w:rsid w:val="005C6267"/>
    <w:rsid w:val="005C6B72"/>
    <w:rsid w:val="005D045D"/>
    <w:rsid w:val="005D0D34"/>
    <w:rsid w:val="005E471A"/>
    <w:rsid w:val="005E6282"/>
    <w:rsid w:val="005F0C37"/>
    <w:rsid w:val="005F5B4C"/>
    <w:rsid w:val="00600720"/>
    <w:rsid w:val="0060203C"/>
    <w:rsid w:val="00603035"/>
    <w:rsid w:val="006053A5"/>
    <w:rsid w:val="00606E93"/>
    <w:rsid w:val="0061190C"/>
    <w:rsid w:val="00613525"/>
    <w:rsid w:val="0061581F"/>
    <w:rsid w:val="0061761C"/>
    <w:rsid w:val="00631642"/>
    <w:rsid w:val="00646D92"/>
    <w:rsid w:val="00650DD2"/>
    <w:rsid w:val="00650F38"/>
    <w:rsid w:val="00652BFA"/>
    <w:rsid w:val="00652CBB"/>
    <w:rsid w:val="00654AD8"/>
    <w:rsid w:val="006570F7"/>
    <w:rsid w:val="00670A00"/>
    <w:rsid w:val="00674756"/>
    <w:rsid w:val="00677C31"/>
    <w:rsid w:val="00680048"/>
    <w:rsid w:val="00684746"/>
    <w:rsid w:val="00690744"/>
    <w:rsid w:val="006927AD"/>
    <w:rsid w:val="00695E81"/>
    <w:rsid w:val="006961A9"/>
    <w:rsid w:val="006977AF"/>
    <w:rsid w:val="006A15D9"/>
    <w:rsid w:val="006A2ADB"/>
    <w:rsid w:val="006B025A"/>
    <w:rsid w:val="006B7A6B"/>
    <w:rsid w:val="006C26A3"/>
    <w:rsid w:val="006C2E2B"/>
    <w:rsid w:val="006D1FC6"/>
    <w:rsid w:val="006D2CB0"/>
    <w:rsid w:val="006D4BD7"/>
    <w:rsid w:val="006D50CB"/>
    <w:rsid w:val="006D68A6"/>
    <w:rsid w:val="006D6A53"/>
    <w:rsid w:val="006D7075"/>
    <w:rsid w:val="006F57C5"/>
    <w:rsid w:val="007027EE"/>
    <w:rsid w:val="00703A93"/>
    <w:rsid w:val="00713903"/>
    <w:rsid w:val="00715AAF"/>
    <w:rsid w:val="00715C5D"/>
    <w:rsid w:val="0073085F"/>
    <w:rsid w:val="00731079"/>
    <w:rsid w:val="007364D9"/>
    <w:rsid w:val="00736E0C"/>
    <w:rsid w:val="00740DA0"/>
    <w:rsid w:val="00746ACC"/>
    <w:rsid w:val="00746B88"/>
    <w:rsid w:val="007479BD"/>
    <w:rsid w:val="00756840"/>
    <w:rsid w:val="00763C3A"/>
    <w:rsid w:val="0077531E"/>
    <w:rsid w:val="00776831"/>
    <w:rsid w:val="007822BF"/>
    <w:rsid w:val="00792A0B"/>
    <w:rsid w:val="00795014"/>
    <w:rsid w:val="007966FB"/>
    <w:rsid w:val="00796D58"/>
    <w:rsid w:val="00797279"/>
    <w:rsid w:val="007A6EAC"/>
    <w:rsid w:val="007B1119"/>
    <w:rsid w:val="007B4F71"/>
    <w:rsid w:val="007B5103"/>
    <w:rsid w:val="007B5D5C"/>
    <w:rsid w:val="007C4B50"/>
    <w:rsid w:val="007D71D1"/>
    <w:rsid w:val="007E3F1B"/>
    <w:rsid w:val="007E45FF"/>
    <w:rsid w:val="007E7EAF"/>
    <w:rsid w:val="007F13C8"/>
    <w:rsid w:val="007F1D93"/>
    <w:rsid w:val="00800446"/>
    <w:rsid w:val="00802488"/>
    <w:rsid w:val="008062BD"/>
    <w:rsid w:val="008112FD"/>
    <w:rsid w:val="00811682"/>
    <w:rsid w:val="00813EE2"/>
    <w:rsid w:val="008175ED"/>
    <w:rsid w:val="0083574C"/>
    <w:rsid w:val="00842BDD"/>
    <w:rsid w:val="0084458A"/>
    <w:rsid w:val="00855C0C"/>
    <w:rsid w:val="00867509"/>
    <w:rsid w:val="008764EE"/>
    <w:rsid w:val="0088670E"/>
    <w:rsid w:val="00890EBB"/>
    <w:rsid w:val="00893889"/>
    <w:rsid w:val="00897119"/>
    <w:rsid w:val="008A2257"/>
    <w:rsid w:val="008A52DD"/>
    <w:rsid w:val="008A5F1C"/>
    <w:rsid w:val="008B1387"/>
    <w:rsid w:val="008B51DE"/>
    <w:rsid w:val="008B52AA"/>
    <w:rsid w:val="008D002D"/>
    <w:rsid w:val="008D4F2C"/>
    <w:rsid w:val="008D7AA9"/>
    <w:rsid w:val="008E6D2C"/>
    <w:rsid w:val="008E75BE"/>
    <w:rsid w:val="008F5B6C"/>
    <w:rsid w:val="008F7FF7"/>
    <w:rsid w:val="009029AB"/>
    <w:rsid w:val="00917C4C"/>
    <w:rsid w:val="00931FA3"/>
    <w:rsid w:val="0093329A"/>
    <w:rsid w:val="0093487D"/>
    <w:rsid w:val="00937672"/>
    <w:rsid w:val="009418AC"/>
    <w:rsid w:val="0095005D"/>
    <w:rsid w:val="009513C3"/>
    <w:rsid w:val="00953B18"/>
    <w:rsid w:val="0095621E"/>
    <w:rsid w:val="009563ED"/>
    <w:rsid w:val="00961249"/>
    <w:rsid w:val="009636A7"/>
    <w:rsid w:val="009636E1"/>
    <w:rsid w:val="00972BD4"/>
    <w:rsid w:val="00976F91"/>
    <w:rsid w:val="00983224"/>
    <w:rsid w:val="00991E6C"/>
    <w:rsid w:val="00997069"/>
    <w:rsid w:val="009B2465"/>
    <w:rsid w:val="009B472A"/>
    <w:rsid w:val="009B4A64"/>
    <w:rsid w:val="009B5E2F"/>
    <w:rsid w:val="009B7837"/>
    <w:rsid w:val="009C1404"/>
    <w:rsid w:val="009C2A6F"/>
    <w:rsid w:val="009C3885"/>
    <w:rsid w:val="009D1206"/>
    <w:rsid w:val="009D3AEE"/>
    <w:rsid w:val="009E1E2B"/>
    <w:rsid w:val="009F4F45"/>
    <w:rsid w:val="00A07274"/>
    <w:rsid w:val="00A073BC"/>
    <w:rsid w:val="00A11829"/>
    <w:rsid w:val="00A15F64"/>
    <w:rsid w:val="00A16BEE"/>
    <w:rsid w:val="00A1701E"/>
    <w:rsid w:val="00A242E6"/>
    <w:rsid w:val="00A27EBC"/>
    <w:rsid w:val="00A44FFF"/>
    <w:rsid w:val="00A53C9C"/>
    <w:rsid w:val="00A56BE4"/>
    <w:rsid w:val="00A6024C"/>
    <w:rsid w:val="00A666D0"/>
    <w:rsid w:val="00A674FD"/>
    <w:rsid w:val="00A7168C"/>
    <w:rsid w:val="00A750D9"/>
    <w:rsid w:val="00A76FD6"/>
    <w:rsid w:val="00A851B7"/>
    <w:rsid w:val="00A92BBA"/>
    <w:rsid w:val="00A9692F"/>
    <w:rsid w:val="00AA2AB4"/>
    <w:rsid w:val="00AB283E"/>
    <w:rsid w:val="00AB719D"/>
    <w:rsid w:val="00AB785D"/>
    <w:rsid w:val="00AB7953"/>
    <w:rsid w:val="00AC2513"/>
    <w:rsid w:val="00AC2F26"/>
    <w:rsid w:val="00AC585A"/>
    <w:rsid w:val="00AC72B8"/>
    <w:rsid w:val="00AD03EA"/>
    <w:rsid w:val="00AD22F0"/>
    <w:rsid w:val="00AD3CF8"/>
    <w:rsid w:val="00AD67BB"/>
    <w:rsid w:val="00AD6F8A"/>
    <w:rsid w:val="00AE1445"/>
    <w:rsid w:val="00AF37EA"/>
    <w:rsid w:val="00AF719F"/>
    <w:rsid w:val="00AF7B6C"/>
    <w:rsid w:val="00B00F5B"/>
    <w:rsid w:val="00B13F18"/>
    <w:rsid w:val="00B17176"/>
    <w:rsid w:val="00B445ED"/>
    <w:rsid w:val="00B46999"/>
    <w:rsid w:val="00B56207"/>
    <w:rsid w:val="00B56321"/>
    <w:rsid w:val="00B576D6"/>
    <w:rsid w:val="00B63814"/>
    <w:rsid w:val="00B659D1"/>
    <w:rsid w:val="00B75099"/>
    <w:rsid w:val="00B80EEB"/>
    <w:rsid w:val="00B8259C"/>
    <w:rsid w:val="00B91C97"/>
    <w:rsid w:val="00B92CF7"/>
    <w:rsid w:val="00B97039"/>
    <w:rsid w:val="00BA625B"/>
    <w:rsid w:val="00BA74BF"/>
    <w:rsid w:val="00BB0645"/>
    <w:rsid w:val="00BB2F7C"/>
    <w:rsid w:val="00BC3788"/>
    <w:rsid w:val="00BC47CF"/>
    <w:rsid w:val="00BC5457"/>
    <w:rsid w:val="00BD1BA6"/>
    <w:rsid w:val="00BE2F5B"/>
    <w:rsid w:val="00BE6B28"/>
    <w:rsid w:val="00BF0BF0"/>
    <w:rsid w:val="00BF68E1"/>
    <w:rsid w:val="00C02408"/>
    <w:rsid w:val="00C05D79"/>
    <w:rsid w:val="00C13E41"/>
    <w:rsid w:val="00C1753D"/>
    <w:rsid w:val="00C25F81"/>
    <w:rsid w:val="00C2692B"/>
    <w:rsid w:val="00C31F82"/>
    <w:rsid w:val="00C327F5"/>
    <w:rsid w:val="00C37E97"/>
    <w:rsid w:val="00C37F4D"/>
    <w:rsid w:val="00C516AD"/>
    <w:rsid w:val="00C57956"/>
    <w:rsid w:val="00C663AC"/>
    <w:rsid w:val="00C731F4"/>
    <w:rsid w:val="00C76B95"/>
    <w:rsid w:val="00C76C9D"/>
    <w:rsid w:val="00C852D1"/>
    <w:rsid w:val="00C9037A"/>
    <w:rsid w:val="00C94B84"/>
    <w:rsid w:val="00CB4A80"/>
    <w:rsid w:val="00CB4D00"/>
    <w:rsid w:val="00CD1F7A"/>
    <w:rsid w:val="00CD36A3"/>
    <w:rsid w:val="00CD715A"/>
    <w:rsid w:val="00CE0159"/>
    <w:rsid w:val="00CE1860"/>
    <w:rsid w:val="00CE2E01"/>
    <w:rsid w:val="00CE5D08"/>
    <w:rsid w:val="00CF1B0A"/>
    <w:rsid w:val="00CF31EF"/>
    <w:rsid w:val="00CF3CF5"/>
    <w:rsid w:val="00CF41D2"/>
    <w:rsid w:val="00CF4533"/>
    <w:rsid w:val="00CF7C97"/>
    <w:rsid w:val="00D04200"/>
    <w:rsid w:val="00D05AF4"/>
    <w:rsid w:val="00D10221"/>
    <w:rsid w:val="00D318B2"/>
    <w:rsid w:val="00D33DD7"/>
    <w:rsid w:val="00D355FC"/>
    <w:rsid w:val="00D46673"/>
    <w:rsid w:val="00D5038C"/>
    <w:rsid w:val="00D61961"/>
    <w:rsid w:val="00D66AF9"/>
    <w:rsid w:val="00D7250B"/>
    <w:rsid w:val="00D858F6"/>
    <w:rsid w:val="00D86B9B"/>
    <w:rsid w:val="00D93323"/>
    <w:rsid w:val="00DA1765"/>
    <w:rsid w:val="00DA6D1E"/>
    <w:rsid w:val="00DB0586"/>
    <w:rsid w:val="00DC5DDF"/>
    <w:rsid w:val="00DD1A18"/>
    <w:rsid w:val="00DD2F09"/>
    <w:rsid w:val="00DD4BC2"/>
    <w:rsid w:val="00DD5791"/>
    <w:rsid w:val="00DE0E5D"/>
    <w:rsid w:val="00DE4152"/>
    <w:rsid w:val="00DE41F1"/>
    <w:rsid w:val="00DE72D3"/>
    <w:rsid w:val="00DF527B"/>
    <w:rsid w:val="00DF7A51"/>
    <w:rsid w:val="00E0484D"/>
    <w:rsid w:val="00E1144D"/>
    <w:rsid w:val="00E259A6"/>
    <w:rsid w:val="00E337E2"/>
    <w:rsid w:val="00E35B14"/>
    <w:rsid w:val="00E369C7"/>
    <w:rsid w:val="00E46FDA"/>
    <w:rsid w:val="00E50673"/>
    <w:rsid w:val="00E702FA"/>
    <w:rsid w:val="00E71AAD"/>
    <w:rsid w:val="00E82BF1"/>
    <w:rsid w:val="00E84A95"/>
    <w:rsid w:val="00E929A0"/>
    <w:rsid w:val="00E92C9E"/>
    <w:rsid w:val="00EA5CD1"/>
    <w:rsid w:val="00EA6041"/>
    <w:rsid w:val="00EB6875"/>
    <w:rsid w:val="00EC36E3"/>
    <w:rsid w:val="00ED0BFA"/>
    <w:rsid w:val="00ED4452"/>
    <w:rsid w:val="00ED71D9"/>
    <w:rsid w:val="00EE0C24"/>
    <w:rsid w:val="00EE0ED4"/>
    <w:rsid w:val="00EE11F9"/>
    <w:rsid w:val="00EE1BC9"/>
    <w:rsid w:val="00EE2B4E"/>
    <w:rsid w:val="00EE6A18"/>
    <w:rsid w:val="00EF4B88"/>
    <w:rsid w:val="00EF577C"/>
    <w:rsid w:val="00EF641D"/>
    <w:rsid w:val="00EF7291"/>
    <w:rsid w:val="00F101A6"/>
    <w:rsid w:val="00F12548"/>
    <w:rsid w:val="00F127E9"/>
    <w:rsid w:val="00F15122"/>
    <w:rsid w:val="00F16420"/>
    <w:rsid w:val="00F2493E"/>
    <w:rsid w:val="00F337ED"/>
    <w:rsid w:val="00F56E11"/>
    <w:rsid w:val="00F7015F"/>
    <w:rsid w:val="00F721BF"/>
    <w:rsid w:val="00F779BF"/>
    <w:rsid w:val="00F81607"/>
    <w:rsid w:val="00F81D14"/>
    <w:rsid w:val="00F85D6F"/>
    <w:rsid w:val="00F85E61"/>
    <w:rsid w:val="00F93DAD"/>
    <w:rsid w:val="00F94CD1"/>
    <w:rsid w:val="00F958ED"/>
    <w:rsid w:val="00FA622C"/>
    <w:rsid w:val="00FA7D0A"/>
    <w:rsid w:val="00FB0242"/>
    <w:rsid w:val="00FE18D0"/>
    <w:rsid w:val="00FF2102"/>
    <w:rsid w:val="00FF315F"/>
    <w:rsid w:val="00FF57A9"/>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E68AD8"/>
  <w15:chartTrackingRefBased/>
  <w15:docId w15:val="{055FEE07-7E2B-4FEE-93EC-98419CA8D9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华文宋体" w:hAnsi="Times New Roman" w:cs="Times New Roman"/>
        <w:kern w:val="2"/>
        <w:sz w:val="21"/>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2176BB"/>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2176BB"/>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302EA9"/>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302EA9"/>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E46FDA"/>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176AF"/>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176AF"/>
    <w:rPr>
      <w:sz w:val="18"/>
      <w:szCs w:val="18"/>
    </w:rPr>
  </w:style>
  <w:style w:type="paragraph" w:styleId="a5">
    <w:name w:val="footer"/>
    <w:basedOn w:val="a"/>
    <w:link w:val="a6"/>
    <w:uiPriority w:val="99"/>
    <w:unhideWhenUsed/>
    <w:rsid w:val="000176AF"/>
    <w:pPr>
      <w:tabs>
        <w:tab w:val="center" w:pos="4153"/>
        <w:tab w:val="right" w:pos="8306"/>
      </w:tabs>
      <w:snapToGrid w:val="0"/>
      <w:jc w:val="left"/>
    </w:pPr>
    <w:rPr>
      <w:sz w:val="18"/>
      <w:szCs w:val="18"/>
    </w:rPr>
  </w:style>
  <w:style w:type="character" w:customStyle="1" w:styleId="a6">
    <w:name w:val="页脚 字符"/>
    <w:basedOn w:val="a0"/>
    <w:link w:val="a5"/>
    <w:uiPriority w:val="99"/>
    <w:rsid w:val="000176AF"/>
    <w:rPr>
      <w:sz w:val="18"/>
      <w:szCs w:val="18"/>
    </w:rPr>
  </w:style>
  <w:style w:type="character" w:styleId="a7">
    <w:name w:val="annotation reference"/>
    <w:basedOn w:val="a0"/>
    <w:uiPriority w:val="99"/>
    <w:semiHidden/>
    <w:unhideWhenUsed/>
    <w:rsid w:val="000176AF"/>
    <w:rPr>
      <w:sz w:val="21"/>
      <w:szCs w:val="21"/>
    </w:rPr>
  </w:style>
  <w:style w:type="paragraph" w:styleId="a8">
    <w:name w:val="annotation text"/>
    <w:basedOn w:val="a"/>
    <w:link w:val="a9"/>
    <w:uiPriority w:val="99"/>
    <w:semiHidden/>
    <w:unhideWhenUsed/>
    <w:rsid w:val="000176AF"/>
    <w:pPr>
      <w:jc w:val="left"/>
    </w:pPr>
  </w:style>
  <w:style w:type="character" w:customStyle="1" w:styleId="a9">
    <w:name w:val="批注文字 字符"/>
    <w:basedOn w:val="a0"/>
    <w:link w:val="a8"/>
    <w:uiPriority w:val="99"/>
    <w:semiHidden/>
    <w:rsid w:val="000176AF"/>
  </w:style>
  <w:style w:type="paragraph" w:styleId="aa">
    <w:name w:val="annotation subject"/>
    <w:basedOn w:val="a8"/>
    <w:next w:val="a8"/>
    <w:link w:val="ab"/>
    <w:uiPriority w:val="99"/>
    <w:semiHidden/>
    <w:unhideWhenUsed/>
    <w:rsid w:val="000176AF"/>
    <w:rPr>
      <w:b/>
      <w:bCs/>
    </w:rPr>
  </w:style>
  <w:style w:type="character" w:customStyle="1" w:styleId="ab">
    <w:name w:val="批注主题 字符"/>
    <w:basedOn w:val="a9"/>
    <w:link w:val="aa"/>
    <w:uiPriority w:val="99"/>
    <w:semiHidden/>
    <w:rsid w:val="000176AF"/>
    <w:rPr>
      <w:b/>
      <w:bCs/>
    </w:rPr>
  </w:style>
  <w:style w:type="paragraph" w:styleId="ac">
    <w:name w:val="Balloon Text"/>
    <w:basedOn w:val="a"/>
    <w:link w:val="ad"/>
    <w:uiPriority w:val="99"/>
    <w:semiHidden/>
    <w:unhideWhenUsed/>
    <w:rsid w:val="000176AF"/>
    <w:rPr>
      <w:sz w:val="18"/>
      <w:szCs w:val="18"/>
    </w:rPr>
  </w:style>
  <w:style w:type="character" w:customStyle="1" w:styleId="ad">
    <w:name w:val="批注框文本 字符"/>
    <w:basedOn w:val="a0"/>
    <w:link w:val="ac"/>
    <w:uiPriority w:val="99"/>
    <w:semiHidden/>
    <w:rsid w:val="000176AF"/>
    <w:rPr>
      <w:sz w:val="18"/>
      <w:szCs w:val="18"/>
    </w:rPr>
  </w:style>
  <w:style w:type="paragraph" w:styleId="ae">
    <w:name w:val="List Paragraph"/>
    <w:basedOn w:val="a"/>
    <w:uiPriority w:val="34"/>
    <w:qFormat/>
    <w:rsid w:val="00490F8E"/>
    <w:pPr>
      <w:ind w:firstLineChars="200" w:firstLine="420"/>
    </w:pPr>
  </w:style>
  <w:style w:type="paragraph" w:styleId="af">
    <w:name w:val="Bibliography"/>
    <w:basedOn w:val="a"/>
    <w:next w:val="a"/>
    <w:uiPriority w:val="37"/>
    <w:unhideWhenUsed/>
    <w:rsid w:val="0061761C"/>
    <w:pPr>
      <w:tabs>
        <w:tab w:val="left" w:pos="384"/>
      </w:tabs>
      <w:ind w:left="384" w:hanging="384"/>
    </w:pPr>
  </w:style>
  <w:style w:type="character" w:styleId="af0">
    <w:name w:val="Hyperlink"/>
    <w:basedOn w:val="a0"/>
    <w:uiPriority w:val="99"/>
    <w:unhideWhenUsed/>
    <w:rsid w:val="004B2220"/>
    <w:rPr>
      <w:color w:val="0563C1" w:themeColor="hyperlink"/>
      <w:u w:val="single"/>
    </w:rPr>
  </w:style>
  <w:style w:type="character" w:styleId="af1">
    <w:name w:val="FollowedHyperlink"/>
    <w:basedOn w:val="a0"/>
    <w:uiPriority w:val="99"/>
    <w:semiHidden/>
    <w:unhideWhenUsed/>
    <w:rsid w:val="00AF7B6C"/>
    <w:rPr>
      <w:color w:val="954F72" w:themeColor="followedHyperlink"/>
      <w:u w:val="single"/>
    </w:rPr>
  </w:style>
  <w:style w:type="table" w:styleId="af2">
    <w:name w:val="Table Grid"/>
    <w:basedOn w:val="a1"/>
    <w:uiPriority w:val="39"/>
    <w:rsid w:val="00DB058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2176BB"/>
    <w:rPr>
      <w:b/>
      <w:bCs/>
      <w:kern w:val="44"/>
      <w:sz w:val="44"/>
      <w:szCs w:val="44"/>
    </w:rPr>
  </w:style>
  <w:style w:type="character" w:customStyle="1" w:styleId="20">
    <w:name w:val="标题 2 字符"/>
    <w:basedOn w:val="a0"/>
    <w:link w:val="2"/>
    <w:uiPriority w:val="9"/>
    <w:rsid w:val="002176BB"/>
    <w:rPr>
      <w:rFonts w:asciiTheme="majorHAnsi" w:eastAsiaTheme="majorEastAsia" w:hAnsiTheme="majorHAnsi" w:cstheme="majorBidi"/>
      <w:b/>
      <w:bCs/>
      <w:sz w:val="32"/>
      <w:szCs w:val="32"/>
    </w:rPr>
  </w:style>
  <w:style w:type="character" w:customStyle="1" w:styleId="30">
    <w:name w:val="标题 3 字符"/>
    <w:basedOn w:val="a0"/>
    <w:link w:val="3"/>
    <w:uiPriority w:val="9"/>
    <w:rsid w:val="00302EA9"/>
    <w:rPr>
      <w:b/>
      <w:bCs/>
      <w:sz w:val="32"/>
      <w:szCs w:val="32"/>
    </w:rPr>
  </w:style>
  <w:style w:type="character" w:customStyle="1" w:styleId="40">
    <w:name w:val="标题 4 字符"/>
    <w:basedOn w:val="a0"/>
    <w:link w:val="4"/>
    <w:uiPriority w:val="9"/>
    <w:rsid w:val="00302EA9"/>
    <w:rPr>
      <w:rFonts w:asciiTheme="majorHAnsi" w:eastAsiaTheme="majorEastAsia" w:hAnsiTheme="majorHAnsi" w:cstheme="majorBidi"/>
      <w:b/>
      <w:bCs/>
      <w:sz w:val="28"/>
      <w:szCs w:val="28"/>
    </w:rPr>
  </w:style>
  <w:style w:type="character" w:customStyle="1" w:styleId="50">
    <w:name w:val="标题 5 字符"/>
    <w:basedOn w:val="a0"/>
    <w:link w:val="5"/>
    <w:uiPriority w:val="9"/>
    <w:rsid w:val="00E46FDA"/>
    <w:rPr>
      <w:b/>
      <w:bCs/>
      <w:sz w:val="28"/>
      <w:szCs w:val="28"/>
    </w:rPr>
  </w:style>
  <w:style w:type="paragraph" w:styleId="af3">
    <w:name w:val="No Spacing"/>
    <w:link w:val="af4"/>
    <w:uiPriority w:val="1"/>
    <w:qFormat/>
    <w:rsid w:val="00D05AF4"/>
    <w:rPr>
      <w:rFonts w:asciiTheme="minorHAnsi" w:eastAsiaTheme="minorEastAsia" w:hAnsiTheme="minorHAnsi" w:cstheme="minorBidi"/>
      <w:kern w:val="0"/>
      <w:sz w:val="22"/>
      <w:szCs w:val="22"/>
    </w:rPr>
  </w:style>
  <w:style w:type="character" w:customStyle="1" w:styleId="af4">
    <w:name w:val="无间隔 字符"/>
    <w:basedOn w:val="a0"/>
    <w:link w:val="af3"/>
    <w:uiPriority w:val="1"/>
    <w:rsid w:val="00D05AF4"/>
    <w:rPr>
      <w:rFonts w:asciiTheme="minorHAnsi" w:eastAsiaTheme="minorEastAsia" w:hAnsiTheme="minorHAnsi" w:cstheme="minorBidi"/>
      <w:kern w:val="0"/>
      <w:sz w:val="22"/>
      <w:szCs w:val="22"/>
    </w:rPr>
  </w:style>
  <w:style w:type="paragraph" w:styleId="af5">
    <w:name w:val="table of figures"/>
    <w:basedOn w:val="a"/>
    <w:next w:val="a"/>
    <w:uiPriority w:val="99"/>
    <w:unhideWhenUsed/>
    <w:rsid w:val="00C1753D"/>
    <w:pPr>
      <w:ind w:left="420" w:hanging="420"/>
      <w:jc w:val="left"/>
    </w:pPr>
    <w:rPr>
      <w:rFonts w:asciiTheme="minorHAnsi" w:hAnsiTheme="minorHAnsi" w:cstheme="minorHAnsi"/>
      <w:smallCaps/>
      <w:sz w:val="20"/>
      <w:szCs w:val="20"/>
    </w:rPr>
  </w:style>
  <w:style w:type="paragraph" w:styleId="TOC">
    <w:name w:val="TOC Heading"/>
    <w:basedOn w:val="1"/>
    <w:next w:val="a"/>
    <w:uiPriority w:val="39"/>
    <w:unhideWhenUsed/>
    <w:qFormat/>
    <w:rsid w:val="00652BFA"/>
    <w:pPr>
      <w:widowControl/>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paragraph" w:styleId="21">
    <w:name w:val="toc 2"/>
    <w:basedOn w:val="a"/>
    <w:next w:val="a"/>
    <w:autoRedefine/>
    <w:uiPriority w:val="39"/>
    <w:unhideWhenUsed/>
    <w:rsid w:val="00652BFA"/>
    <w:pPr>
      <w:widowControl/>
      <w:spacing w:after="100" w:line="259" w:lineRule="auto"/>
      <w:ind w:left="220"/>
      <w:jc w:val="left"/>
    </w:pPr>
    <w:rPr>
      <w:rFonts w:asciiTheme="minorHAnsi" w:eastAsiaTheme="minorEastAsia" w:hAnsiTheme="minorHAnsi"/>
      <w:kern w:val="0"/>
      <w:sz w:val="22"/>
      <w:szCs w:val="22"/>
    </w:rPr>
  </w:style>
  <w:style w:type="paragraph" w:styleId="11">
    <w:name w:val="toc 1"/>
    <w:basedOn w:val="a"/>
    <w:next w:val="a"/>
    <w:autoRedefine/>
    <w:uiPriority w:val="39"/>
    <w:unhideWhenUsed/>
    <w:rsid w:val="00652BFA"/>
    <w:pPr>
      <w:widowControl/>
      <w:spacing w:after="100" w:line="259" w:lineRule="auto"/>
      <w:jc w:val="left"/>
    </w:pPr>
    <w:rPr>
      <w:rFonts w:asciiTheme="minorHAnsi" w:eastAsiaTheme="minorEastAsia" w:hAnsiTheme="minorHAnsi"/>
      <w:kern w:val="0"/>
      <w:sz w:val="22"/>
      <w:szCs w:val="22"/>
    </w:rPr>
  </w:style>
  <w:style w:type="paragraph" w:styleId="31">
    <w:name w:val="toc 3"/>
    <w:basedOn w:val="a"/>
    <w:next w:val="a"/>
    <w:autoRedefine/>
    <w:uiPriority w:val="39"/>
    <w:unhideWhenUsed/>
    <w:rsid w:val="00652BFA"/>
    <w:pPr>
      <w:widowControl/>
      <w:spacing w:after="100" w:line="259" w:lineRule="auto"/>
      <w:ind w:left="440"/>
      <w:jc w:val="left"/>
    </w:pPr>
    <w:rPr>
      <w:rFonts w:asciiTheme="minorHAnsi" w:eastAsiaTheme="minorEastAsia" w:hAnsiTheme="minorHAnsi"/>
      <w:kern w:val="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9238393">
      <w:bodyDiv w:val="1"/>
      <w:marLeft w:val="0"/>
      <w:marRight w:val="0"/>
      <w:marTop w:val="0"/>
      <w:marBottom w:val="0"/>
      <w:divBdr>
        <w:top w:val="none" w:sz="0" w:space="0" w:color="auto"/>
        <w:left w:val="none" w:sz="0" w:space="0" w:color="auto"/>
        <w:bottom w:val="none" w:sz="0" w:space="0" w:color="auto"/>
        <w:right w:val="none" w:sz="0" w:space="0" w:color="auto"/>
      </w:divBdr>
    </w:div>
    <w:div w:id="334113934">
      <w:bodyDiv w:val="1"/>
      <w:marLeft w:val="0"/>
      <w:marRight w:val="0"/>
      <w:marTop w:val="0"/>
      <w:marBottom w:val="0"/>
      <w:divBdr>
        <w:top w:val="none" w:sz="0" w:space="0" w:color="auto"/>
        <w:left w:val="none" w:sz="0" w:space="0" w:color="auto"/>
        <w:bottom w:val="none" w:sz="0" w:space="0" w:color="auto"/>
        <w:right w:val="none" w:sz="0" w:space="0" w:color="auto"/>
      </w:divBdr>
    </w:div>
    <w:div w:id="439687264">
      <w:bodyDiv w:val="1"/>
      <w:marLeft w:val="0"/>
      <w:marRight w:val="0"/>
      <w:marTop w:val="0"/>
      <w:marBottom w:val="0"/>
      <w:divBdr>
        <w:top w:val="none" w:sz="0" w:space="0" w:color="auto"/>
        <w:left w:val="none" w:sz="0" w:space="0" w:color="auto"/>
        <w:bottom w:val="none" w:sz="0" w:space="0" w:color="auto"/>
        <w:right w:val="none" w:sz="0" w:space="0" w:color="auto"/>
      </w:divBdr>
    </w:div>
    <w:div w:id="517894611">
      <w:bodyDiv w:val="1"/>
      <w:marLeft w:val="0"/>
      <w:marRight w:val="0"/>
      <w:marTop w:val="0"/>
      <w:marBottom w:val="0"/>
      <w:divBdr>
        <w:top w:val="none" w:sz="0" w:space="0" w:color="auto"/>
        <w:left w:val="none" w:sz="0" w:space="0" w:color="auto"/>
        <w:bottom w:val="none" w:sz="0" w:space="0" w:color="auto"/>
        <w:right w:val="none" w:sz="0" w:space="0" w:color="auto"/>
      </w:divBdr>
    </w:div>
    <w:div w:id="540091040">
      <w:bodyDiv w:val="1"/>
      <w:marLeft w:val="0"/>
      <w:marRight w:val="0"/>
      <w:marTop w:val="0"/>
      <w:marBottom w:val="0"/>
      <w:divBdr>
        <w:top w:val="none" w:sz="0" w:space="0" w:color="auto"/>
        <w:left w:val="none" w:sz="0" w:space="0" w:color="auto"/>
        <w:bottom w:val="none" w:sz="0" w:space="0" w:color="auto"/>
        <w:right w:val="none" w:sz="0" w:space="0" w:color="auto"/>
      </w:divBdr>
      <w:divsChild>
        <w:div w:id="1796557027">
          <w:marLeft w:val="0"/>
          <w:marRight w:val="0"/>
          <w:marTop w:val="0"/>
          <w:marBottom w:val="0"/>
          <w:divBdr>
            <w:top w:val="none" w:sz="0" w:space="0" w:color="auto"/>
            <w:left w:val="none" w:sz="0" w:space="0" w:color="auto"/>
            <w:bottom w:val="none" w:sz="0" w:space="0" w:color="auto"/>
            <w:right w:val="none" w:sz="0" w:space="0" w:color="auto"/>
          </w:divBdr>
        </w:div>
        <w:div w:id="1245650066">
          <w:marLeft w:val="0"/>
          <w:marRight w:val="0"/>
          <w:marTop w:val="0"/>
          <w:marBottom w:val="0"/>
          <w:divBdr>
            <w:top w:val="none" w:sz="0" w:space="0" w:color="auto"/>
            <w:left w:val="none" w:sz="0" w:space="0" w:color="auto"/>
            <w:bottom w:val="none" w:sz="0" w:space="0" w:color="auto"/>
            <w:right w:val="none" w:sz="0" w:space="0" w:color="auto"/>
          </w:divBdr>
        </w:div>
      </w:divsChild>
    </w:div>
    <w:div w:id="964041794">
      <w:bodyDiv w:val="1"/>
      <w:marLeft w:val="0"/>
      <w:marRight w:val="0"/>
      <w:marTop w:val="0"/>
      <w:marBottom w:val="0"/>
      <w:divBdr>
        <w:top w:val="none" w:sz="0" w:space="0" w:color="auto"/>
        <w:left w:val="none" w:sz="0" w:space="0" w:color="auto"/>
        <w:bottom w:val="none" w:sz="0" w:space="0" w:color="auto"/>
        <w:right w:val="none" w:sz="0" w:space="0" w:color="auto"/>
      </w:divBdr>
    </w:div>
    <w:div w:id="1353999035">
      <w:bodyDiv w:val="1"/>
      <w:marLeft w:val="0"/>
      <w:marRight w:val="0"/>
      <w:marTop w:val="0"/>
      <w:marBottom w:val="0"/>
      <w:divBdr>
        <w:top w:val="none" w:sz="0" w:space="0" w:color="auto"/>
        <w:left w:val="none" w:sz="0" w:space="0" w:color="auto"/>
        <w:bottom w:val="none" w:sz="0" w:space="0" w:color="auto"/>
        <w:right w:val="none" w:sz="0" w:space="0" w:color="auto"/>
      </w:divBdr>
    </w:div>
    <w:div w:id="1431848955">
      <w:bodyDiv w:val="1"/>
      <w:marLeft w:val="0"/>
      <w:marRight w:val="0"/>
      <w:marTop w:val="0"/>
      <w:marBottom w:val="0"/>
      <w:divBdr>
        <w:top w:val="none" w:sz="0" w:space="0" w:color="auto"/>
        <w:left w:val="none" w:sz="0" w:space="0" w:color="auto"/>
        <w:bottom w:val="none" w:sz="0" w:space="0" w:color="auto"/>
        <w:right w:val="none" w:sz="0" w:space="0" w:color="auto"/>
      </w:divBdr>
    </w:div>
    <w:div w:id="1448936170">
      <w:bodyDiv w:val="1"/>
      <w:marLeft w:val="0"/>
      <w:marRight w:val="0"/>
      <w:marTop w:val="0"/>
      <w:marBottom w:val="0"/>
      <w:divBdr>
        <w:top w:val="none" w:sz="0" w:space="0" w:color="auto"/>
        <w:left w:val="none" w:sz="0" w:space="0" w:color="auto"/>
        <w:bottom w:val="none" w:sz="0" w:space="0" w:color="auto"/>
        <w:right w:val="none" w:sz="0" w:space="0" w:color="auto"/>
      </w:divBdr>
    </w:div>
    <w:div w:id="1553156531">
      <w:bodyDiv w:val="1"/>
      <w:marLeft w:val="0"/>
      <w:marRight w:val="0"/>
      <w:marTop w:val="0"/>
      <w:marBottom w:val="0"/>
      <w:divBdr>
        <w:top w:val="none" w:sz="0" w:space="0" w:color="auto"/>
        <w:left w:val="none" w:sz="0" w:space="0" w:color="auto"/>
        <w:bottom w:val="none" w:sz="0" w:space="0" w:color="auto"/>
        <w:right w:val="none" w:sz="0" w:space="0" w:color="auto"/>
      </w:divBdr>
    </w:div>
    <w:div w:id="1649898723">
      <w:bodyDiv w:val="1"/>
      <w:marLeft w:val="0"/>
      <w:marRight w:val="0"/>
      <w:marTop w:val="0"/>
      <w:marBottom w:val="0"/>
      <w:divBdr>
        <w:top w:val="none" w:sz="0" w:space="0" w:color="auto"/>
        <w:left w:val="none" w:sz="0" w:space="0" w:color="auto"/>
        <w:bottom w:val="none" w:sz="0" w:space="0" w:color="auto"/>
        <w:right w:val="none" w:sz="0" w:space="0" w:color="auto"/>
      </w:divBdr>
      <w:divsChild>
        <w:div w:id="1607037991">
          <w:marLeft w:val="0"/>
          <w:marRight w:val="0"/>
          <w:marTop w:val="0"/>
          <w:marBottom w:val="0"/>
          <w:divBdr>
            <w:top w:val="none" w:sz="0" w:space="0" w:color="auto"/>
            <w:left w:val="none" w:sz="0" w:space="0" w:color="auto"/>
            <w:bottom w:val="none" w:sz="0" w:space="0" w:color="auto"/>
            <w:right w:val="none" w:sz="0" w:space="0" w:color="auto"/>
          </w:divBdr>
        </w:div>
        <w:div w:id="567157274">
          <w:marLeft w:val="0"/>
          <w:marRight w:val="0"/>
          <w:marTop w:val="0"/>
          <w:marBottom w:val="0"/>
          <w:divBdr>
            <w:top w:val="none" w:sz="0" w:space="0" w:color="auto"/>
            <w:left w:val="none" w:sz="0" w:space="0" w:color="auto"/>
            <w:bottom w:val="none" w:sz="0" w:space="0" w:color="auto"/>
            <w:right w:val="none" w:sz="0" w:space="0" w:color="auto"/>
          </w:divBdr>
        </w:div>
        <w:div w:id="1580208042">
          <w:marLeft w:val="0"/>
          <w:marRight w:val="0"/>
          <w:marTop w:val="0"/>
          <w:marBottom w:val="0"/>
          <w:divBdr>
            <w:top w:val="none" w:sz="0" w:space="0" w:color="auto"/>
            <w:left w:val="none" w:sz="0" w:space="0" w:color="auto"/>
            <w:bottom w:val="none" w:sz="0" w:space="0" w:color="auto"/>
            <w:right w:val="none" w:sz="0" w:space="0" w:color="auto"/>
          </w:divBdr>
        </w:div>
        <w:div w:id="40710208">
          <w:marLeft w:val="0"/>
          <w:marRight w:val="0"/>
          <w:marTop w:val="0"/>
          <w:marBottom w:val="0"/>
          <w:divBdr>
            <w:top w:val="none" w:sz="0" w:space="0" w:color="auto"/>
            <w:left w:val="none" w:sz="0" w:space="0" w:color="auto"/>
            <w:bottom w:val="none" w:sz="0" w:space="0" w:color="auto"/>
            <w:right w:val="none" w:sz="0" w:space="0" w:color="auto"/>
          </w:divBdr>
        </w:div>
        <w:div w:id="676733850">
          <w:marLeft w:val="0"/>
          <w:marRight w:val="0"/>
          <w:marTop w:val="0"/>
          <w:marBottom w:val="0"/>
          <w:divBdr>
            <w:top w:val="none" w:sz="0" w:space="0" w:color="auto"/>
            <w:left w:val="none" w:sz="0" w:space="0" w:color="auto"/>
            <w:bottom w:val="none" w:sz="0" w:space="0" w:color="auto"/>
            <w:right w:val="none" w:sz="0" w:space="0" w:color="auto"/>
          </w:divBdr>
        </w:div>
        <w:div w:id="1612281831">
          <w:marLeft w:val="0"/>
          <w:marRight w:val="0"/>
          <w:marTop w:val="0"/>
          <w:marBottom w:val="0"/>
          <w:divBdr>
            <w:top w:val="none" w:sz="0" w:space="0" w:color="auto"/>
            <w:left w:val="none" w:sz="0" w:space="0" w:color="auto"/>
            <w:bottom w:val="none" w:sz="0" w:space="0" w:color="auto"/>
            <w:right w:val="none" w:sz="0" w:space="0" w:color="auto"/>
          </w:divBdr>
        </w:div>
        <w:div w:id="2001352385">
          <w:marLeft w:val="0"/>
          <w:marRight w:val="0"/>
          <w:marTop w:val="0"/>
          <w:marBottom w:val="0"/>
          <w:divBdr>
            <w:top w:val="none" w:sz="0" w:space="0" w:color="auto"/>
            <w:left w:val="none" w:sz="0" w:space="0" w:color="auto"/>
            <w:bottom w:val="none" w:sz="0" w:space="0" w:color="auto"/>
            <w:right w:val="none" w:sz="0" w:space="0" w:color="auto"/>
          </w:divBdr>
        </w:div>
        <w:div w:id="588662817">
          <w:marLeft w:val="0"/>
          <w:marRight w:val="0"/>
          <w:marTop w:val="0"/>
          <w:marBottom w:val="0"/>
          <w:divBdr>
            <w:top w:val="none" w:sz="0" w:space="0" w:color="auto"/>
            <w:left w:val="none" w:sz="0" w:space="0" w:color="auto"/>
            <w:bottom w:val="none" w:sz="0" w:space="0" w:color="auto"/>
            <w:right w:val="none" w:sz="0" w:space="0" w:color="auto"/>
          </w:divBdr>
        </w:div>
        <w:div w:id="696079304">
          <w:marLeft w:val="0"/>
          <w:marRight w:val="0"/>
          <w:marTop w:val="0"/>
          <w:marBottom w:val="0"/>
          <w:divBdr>
            <w:top w:val="none" w:sz="0" w:space="0" w:color="auto"/>
            <w:left w:val="none" w:sz="0" w:space="0" w:color="auto"/>
            <w:bottom w:val="none" w:sz="0" w:space="0" w:color="auto"/>
            <w:right w:val="none" w:sz="0" w:space="0" w:color="auto"/>
          </w:divBdr>
        </w:div>
        <w:div w:id="847718583">
          <w:marLeft w:val="0"/>
          <w:marRight w:val="0"/>
          <w:marTop w:val="0"/>
          <w:marBottom w:val="0"/>
          <w:divBdr>
            <w:top w:val="none" w:sz="0" w:space="0" w:color="auto"/>
            <w:left w:val="none" w:sz="0" w:space="0" w:color="auto"/>
            <w:bottom w:val="none" w:sz="0" w:space="0" w:color="auto"/>
            <w:right w:val="none" w:sz="0" w:space="0" w:color="auto"/>
          </w:divBdr>
        </w:div>
        <w:div w:id="433980403">
          <w:marLeft w:val="0"/>
          <w:marRight w:val="0"/>
          <w:marTop w:val="0"/>
          <w:marBottom w:val="0"/>
          <w:divBdr>
            <w:top w:val="none" w:sz="0" w:space="0" w:color="auto"/>
            <w:left w:val="none" w:sz="0" w:space="0" w:color="auto"/>
            <w:bottom w:val="none" w:sz="0" w:space="0" w:color="auto"/>
            <w:right w:val="none" w:sz="0" w:space="0" w:color="auto"/>
          </w:divBdr>
        </w:div>
        <w:div w:id="438649032">
          <w:marLeft w:val="0"/>
          <w:marRight w:val="0"/>
          <w:marTop w:val="0"/>
          <w:marBottom w:val="0"/>
          <w:divBdr>
            <w:top w:val="none" w:sz="0" w:space="0" w:color="auto"/>
            <w:left w:val="none" w:sz="0" w:space="0" w:color="auto"/>
            <w:bottom w:val="none" w:sz="0" w:space="0" w:color="auto"/>
            <w:right w:val="none" w:sz="0" w:space="0" w:color="auto"/>
          </w:divBdr>
        </w:div>
      </w:divsChild>
    </w:div>
    <w:div w:id="1835683917">
      <w:bodyDiv w:val="1"/>
      <w:marLeft w:val="0"/>
      <w:marRight w:val="0"/>
      <w:marTop w:val="0"/>
      <w:marBottom w:val="0"/>
      <w:divBdr>
        <w:top w:val="none" w:sz="0" w:space="0" w:color="auto"/>
        <w:left w:val="none" w:sz="0" w:space="0" w:color="auto"/>
        <w:bottom w:val="none" w:sz="0" w:space="0" w:color="auto"/>
        <w:right w:val="none" w:sz="0" w:space="0" w:color="auto"/>
      </w:divBdr>
    </w:div>
    <w:div w:id="2049523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8.png"/><Relationship Id="rId26" Type="http://schemas.openxmlformats.org/officeDocument/2006/relationships/image" Target="media/image13.png"/><Relationship Id="rId3" Type="http://schemas.openxmlformats.org/officeDocument/2006/relationships/numbering" Target="numbering.xml"/><Relationship Id="rId21" Type="http://schemas.openxmlformats.org/officeDocument/2006/relationships/image" Target="media/image10.png"/><Relationship Id="rId34" Type="http://schemas.microsoft.com/office/2011/relationships/people" Target="people.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2.png"/><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yperlink" Target="http://hl7.org/fhir/v2/0550/index.html" TargetMode="External"/><Relationship Id="rId29" Type="http://schemas.openxmlformats.org/officeDocument/2006/relationships/hyperlink" Target="https://www.humanservices.gov.au/organisations/health-professionals/services/medicare/healthcare-identifiers-service-health-professional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iangyuey@student.unimelb.edu.au" TargetMode="External"/><Relationship Id="rId24" Type="http://schemas.openxmlformats.org/officeDocument/2006/relationships/hyperlink" Target="https://www.hl7.org/fhir/valueset-manifestation-or-symptom.html" TargetMode="External"/><Relationship Id="rId32"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hyperlink" Target="https://www.hl7.org/fhir/valueset-manifestation-or-symptom.html" TargetMode="External"/><Relationship Id="rId28" Type="http://schemas.openxmlformats.org/officeDocument/2006/relationships/image" Target="media/image14.png"/><Relationship Id="rId10" Type="http://schemas.openxmlformats.org/officeDocument/2006/relationships/hyperlink" Target="mailto:jiangyuey@student.unimelb.edu.au" TargetMode="External"/><Relationship Id="rId19" Type="http://schemas.openxmlformats.org/officeDocument/2006/relationships/image" Target="media/image9.png"/><Relationship Id="rId31"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image" Target="media/image4.jpeg"/><Relationship Id="rId22" Type="http://schemas.openxmlformats.org/officeDocument/2006/relationships/image" Target="media/image11.png"/><Relationship Id="rId27" Type="http://schemas.openxmlformats.org/officeDocument/2006/relationships/hyperlink" Target="https://www.hl7.org/fhir/valueset-manifestation-or-symptom.html" TargetMode="External"/><Relationship Id="rId30" Type="http://schemas.openxmlformats.org/officeDocument/2006/relationships/comments" Target="comments.xml"/><Relationship Id="rId35" Type="http://schemas.openxmlformats.org/officeDocument/2006/relationships/theme" Target="theme/theme1.xml"/><Relationship Id="rId8" Type="http://schemas.openxmlformats.org/officeDocument/2006/relationships/endnotes" Target="endnotes.xml"/></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Sam Yan, 886958 eHealth Department, University of Melbourn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DD487DC-8BE8-4951-8694-96F1F861B8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4</TotalTime>
  <Pages>23</Pages>
  <Words>7645</Words>
  <Characters>43581</Characters>
  <Application>Microsoft Office Word</Application>
  <DocSecurity>0</DocSecurity>
  <Lines>363</Lines>
  <Paragraphs>102</Paragraphs>
  <ScaleCrop>false</ScaleCrop>
  <Company/>
  <LinksUpToDate>false</LinksUpToDate>
  <CharactersWithSpaces>51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jor Report on Mobile Application to Direct People to Appropriate Medical Care</dc:title>
  <dc:subject/>
  <dc:creator>Sam Yan, 886958</dc:creator>
  <cp:keywords/>
  <dc:description/>
  <cp:lastModifiedBy>Yan Sam</cp:lastModifiedBy>
  <cp:revision>402</cp:revision>
  <cp:lastPrinted>2019-01-02T08:48:00Z</cp:lastPrinted>
  <dcterms:created xsi:type="dcterms:W3CDTF">2018-08-09T00:23:00Z</dcterms:created>
  <dcterms:modified xsi:type="dcterms:W3CDTF">2019-09-28T07:4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TgCIn9A8"/&gt;&lt;style id="http://www.zotero.org/styles/ieee" locale="en-US" hasBibliography="1" bibliographyStyleHasBeenSet="1"/&gt;&lt;prefs&gt;&lt;pref name="fieldType" value="Field"/&gt;&lt;/prefs&gt;&lt;/data&gt;</vt:lpwstr>
  </property>
</Properties>
</file>